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899BB23" w14:textId="77777777" w:rsidR="005B46FE" w:rsidRDefault="005B46FE" w:rsidP="00150CF6">
      <w:pPr>
        <w:pStyle w:val="Titel"/>
        <w:rPr>
          <w:lang w:val="en-US"/>
        </w:rPr>
      </w:pPr>
      <w:r w:rsidRPr="005512E8">
        <w:rPr>
          <w:lang w:val="en-US"/>
        </w:rPr>
        <w:t>Influence of maladaptive migrants on a dying population</w:t>
      </w:r>
    </w:p>
    <w:p w14:paraId="3412F65A" w14:textId="77777777" w:rsidR="00150CF6" w:rsidRPr="005512E8" w:rsidRDefault="00150CF6" w:rsidP="005B46FE">
      <w:pPr>
        <w:rPr>
          <w:sz w:val="32"/>
          <w:szCs w:val="32"/>
          <w:lang w:val="en-US"/>
        </w:rPr>
      </w:pPr>
    </w:p>
    <w:p w14:paraId="6CAD0FCB" w14:textId="77777777" w:rsidR="005B46FE" w:rsidRDefault="005B46FE" w:rsidP="005B46FE">
      <w:r w:rsidRPr="005512E8">
        <w:t>Florin Suter, Balz Fuchs, Felix Rentschler</w:t>
      </w:r>
    </w:p>
    <w:p w14:paraId="6E30307C" w14:textId="77777777" w:rsidR="00150CF6" w:rsidRDefault="00150CF6" w:rsidP="005B46FE"/>
    <w:p w14:paraId="4A5F51CD" w14:textId="77777777" w:rsidR="00150CF6" w:rsidRPr="005512E8" w:rsidRDefault="00150CF6" w:rsidP="005B46FE"/>
    <w:p w14:paraId="4643D608" w14:textId="77777777" w:rsidR="005B46FE" w:rsidRDefault="005B46FE" w:rsidP="005B46FE">
      <w:pPr>
        <w:rPr>
          <w:b/>
          <w:bCs/>
          <w:lang w:val="en-US"/>
        </w:rPr>
      </w:pPr>
      <w:r>
        <w:rPr>
          <w:b/>
          <w:bCs/>
          <w:lang w:val="en-US"/>
        </w:rPr>
        <w:t>Abstract</w:t>
      </w:r>
    </w:p>
    <w:p w14:paraId="3376D157" w14:textId="4E6B4E94" w:rsidR="005B46FE" w:rsidRDefault="005B46FE" w:rsidP="005B46FE">
      <w:pPr>
        <w:rPr>
          <w:lang w:val="en-US"/>
        </w:rPr>
      </w:pPr>
      <w:r w:rsidRPr="00CA3EAE">
        <w:rPr>
          <w:color w:val="000000" w:themeColor="text1"/>
          <w:lang w:val="en-US"/>
        </w:rPr>
        <w:t>Evolutionary rescue is a process, in which doomed populations might avoid extinction through adaption by natural selection</w:t>
      </w:r>
      <w:r w:rsidR="00853B5C">
        <w:rPr>
          <w:color w:val="000000" w:themeColor="text1"/>
          <w:lang w:val="en-US"/>
        </w:rPr>
        <w:t xml:space="preserve"> </w:t>
      </w:r>
      <w:r w:rsidR="00853B5C">
        <w:rPr>
          <w:color w:val="000000" w:themeColor="text1"/>
          <w:lang w:val="en-US"/>
        </w:rPr>
        <w:fldChar w:fldCharType="begin"/>
      </w:r>
      <w:r w:rsidR="00853B5C">
        <w:rPr>
          <w:color w:val="000000" w:themeColor="text1"/>
          <w:lang w:val="en-US"/>
        </w:rPr>
        <w:instrText xml:space="preserve"> ADDIN ZOTERO_ITEM CSL_CITATION {"citationID":"xkL2FsJr","properties":{"formattedCitation":"(Bell, 2017)","plainCitation":"(Bell, 2017)","noteIndex":0},"citationItems":[{"id":14,"uris":["http://zotero.org/users/15607412/items/LWZWU6V3"],"itemData":{"id":14,"type":"article-journal","abstract":"Populations that experience severe stress may avoid extinction through adaptation by natural selection. This process is called evolutionary rescue and has been studied under different names in medicine, agriculture, and conservation biology. It is a component of the emerging field of eco-evolutionary dynamics, which investigates how the ecological attributes of species may evolve rapidly under strong selection. Its distinguishing feature is to combine the evolutionary concept of relative fitness with the ecological concept of absolute fitness in a synthetic theory of persistent adaptation. The likelihood of rescue will depend both on attributes of the population, particularly abundance and variation, and on properties of the environment, particularly the rate and severity of deterioration. Medical interventions (e.g., the administration of antibiotics), agricultural practices (e.g., the application of pesticides), and population ecology (e.g., the effects of species introductions) provide numerous examples of evolutionary rescue. The general theory of rescue has been tested in laboratory experiments with microbes, in which experimental evolution shows how different treatments affect the frequency of rescue. Overall, these experiments have supported the predictions of general theory: In particular, abundance, variation, and dispersal have pronounced and repeatable effects on the rescue of populations and communities. Extending these laboratory results to the field is a major task for future research.","container-title":"Annual Review of Ecology, Evolution, and Systematics","DOI":"10.1146/annurev-ecolsys-110316-023011","ISSN":"1543-592X, 1545-2069","issue":"Volume 48, 2017","language":"en","note":"publisher: Annual Reviews","page":"605-627","source":"www.annualreviews.org","title":"Evolutionary Rescue","volume":"48","author":[{"family":"Bell","given":"Graham"}],"issued":{"date-parts":[["2017",11,2]]}}}],"schema":"https://github.com/citation-style-language/schema/raw/master/csl-citation.json"} </w:instrText>
      </w:r>
      <w:r w:rsidR="00853B5C">
        <w:rPr>
          <w:color w:val="000000" w:themeColor="text1"/>
          <w:lang w:val="en-US"/>
        </w:rPr>
        <w:fldChar w:fldCharType="separate"/>
      </w:r>
      <w:r w:rsidR="00853B5C" w:rsidRPr="00853B5C">
        <w:rPr>
          <w:rFonts w:ascii="Calibri" w:hAnsi="Calibri" w:cs="Calibri"/>
          <w:lang w:val="en-US"/>
        </w:rPr>
        <w:t>(Bell, 2017)</w:t>
      </w:r>
      <w:r w:rsidR="00853B5C">
        <w:rPr>
          <w:color w:val="000000" w:themeColor="text1"/>
          <w:lang w:val="en-US"/>
        </w:rPr>
        <w:fldChar w:fldCharType="end"/>
      </w:r>
      <w:r w:rsidRPr="00CA3EAE">
        <w:rPr>
          <w:color w:val="000000" w:themeColor="text1"/>
          <w:lang w:val="en-US"/>
        </w:rPr>
        <w:t xml:space="preserve"> </w:t>
      </w:r>
      <w:r w:rsidR="00E43588">
        <w:rPr>
          <w:color w:val="000000" w:themeColor="text1"/>
          <w:lang w:val="en-US"/>
        </w:rPr>
        <w:fldChar w:fldCharType="begin"/>
      </w:r>
      <w:r w:rsidR="00E43588">
        <w:rPr>
          <w:color w:val="000000" w:themeColor="text1"/>
          <w:lang w:val="en-US"/>
        </w:rPr>
        <w:instrText xml:space="preserve"> ADDIN ZOTERO_ITEM CSL_CITATION {"citationID":"FYClTAbJ","properties":{"formattedCitation":"(Gomulkiewicz and Houle, 2009)","plainCitation":"(Gomulkiewicz and Houle, 2009)","noteIndex":0},"citationItems":[{"id":17,"uris":["http://zotero.org/users/15607412/items/DVYIT7EL"],"itemData":{"id":17,"type":"article-journal","abstract":"Populations unable to evolve to selectively favored states are constrained. Genetic constraints occur when additive genetic variance in selectively favored directions is absent (absolute constraints) or present but small (quantitative constraints). Quantitative—unlike absolute—constraints are presumed surmountable given time. This ignores that a population might become extinct before reaching the favored state, in which case demography effectively converts a quantitative into an absolute constraint. Here, we derive criteria for predicting when such conversions occur. We model the demography and evolution of populations subject to optimizing selection that experience either a single shift or a constant change in the optimum. In the single‐shift case, we consider whether a population can evolve significantly without declining or else declines temporarily while avoiding low sizes consistent with high extinction risk. We analyze when populations in constantly changing environments evolve sufficiently to ensure long‐term growth. From these, we derive formulas for critical levels of genetic variability that define demography‐caused absolute constraints. The formulas depend on estimable properties of fitness, population size, or environmental change rates. Each extends to selection on multivariate traits. Our criteria define the nearly null space of a population’s G matrix, the set of multivariate directions effectively inaccessible to it via adaptive evolution.","container-title":"The American Naturalist","DOI":"10.1086/645086","ISSN":"0003-0147","issue":"6","note":"publisher: The University of Chicago Press","page":"E218-E229","source":"journals.uchicago.edu (Atypon)","title":"Demographic and Genetic Constraints on Evolution.","volume":"174","author":[{"family":"Gomulkiewicz","given":"Richard"},{"family":"Houle","given":"David"}],"issued":{"date-parts":[["2009",12]]}}}],"schema":"https://github.com/citation-style-language/schema/raw/master/csl-citation.json"} </w:instrText>
      </w:r>
      <w:r w:rsidR="00E43588">
        <w:rPr>
          <w:color w:val="000000" w:themeColor="text1"/>
          <w:lang w:val="en-US"/>
        </w:rPr>
        <w:fldChar w:fldCharType="separate"/>
      </w:r>
      <w:r w:rsidR="00E43588" w:rsidRPr="00E43588">
        <w:rPr>
          <w:rFonts w:ascii="Calibri" w:hAnsi="Calibri" w:cs="Calibri"/>
        </w:rPr>
        <w:t>(</w:t>
      </w:r>
      <w:proofErr w:type="spellStart"/>
      <w:r w:rsidR="00E43588" w:rsidRPr="00E43588">
        <w:rPr>
          <w:rFonts w:ascii="Calibri" w:hAnsi="Calibri" w:cs="Calibri"/>
        </w:rPr>
        <w:t>Gomulkiewicz</w:t>
      </w:r>
      <w:proofErr w:type="spellEnd"/>
      <w:r w:rsidR="00E43588" w:rsidRPr="00E43588">
        <w:rPr>
          <w:rFonts w:ascii="Calibri" w:hAnsi="Calibri" w:cs="Calibri"/>
        </w:rPr>
        <w:t xml:space="preserve"> and </w:t>
      </w:r>
      <w:proofErr w:type="spellStart"/>
      <w:r w:rsidR="00E43588" w:rsidRPr="00E43588">
        <w:rPr>
          <w:rFonts w:ascii="Calibri" w:hAnsi="Calibri" w:cs="Calibri"/>
        </w:rPr>
        <w:t>Houle</w:t>
      </w:r>
      <w:proofErr w:type="spellEnd"/>
      <w:r w:rsidR="00E43588" w:rsidRPr="00E43588">
        <w:rPr>
          <w:rFonts w:ascii="Calibri" w:hAnsi="Calibri" w:cs="Calibri"/>
        </w:rPr>
        <w:t>, 2009)</w:t>
      </w:r>
      <w:r w:rsidR="00E43588">
        <w:rPr>
          <w:color w:val="000000" w:themeColor="text1"/>
          <w:lang w:val="en-US"/>
        </w:rPr>
        <w:fldChar w:fldCharType="end"/>
      </w:r>
      <w:r w:rsidRPr="00CA3EAE">
        <w:rPr>
          <w:color w:val="000000" w:themeColor="text1"/>
          <w:lang w:val="en-US"/>
        </w:rPr>
        <w:t xml:space="preserve">. </w:t>
      </w:r>
      <w:r w:rsidR="006C77D5">
        <w:rPr>
          <w:lang w:val="en-US"/>
        </w:rPr>
        <w:t>C</w:t>
      </w:r>
      <w:r>
        <w:rPr>
          <w:lang w:val="en-US"/>
        </w:rPr>
        <w:t xml:space="preserve">onsider a scenario where a threatened population could adapt through a single beneficial mutation yet faces geneflow from migrants carrying the maladaptive genotype. How are the migrants influencing the extinction-probability and how big is the probability of rescue for the doomed population under these circumstances? After we programmed our model and gathered a lot of data, we found, that only under low migration the population would get rescued, under medium migration </w:t>
      </w:r>
      <w:r w:rsidR="00D81525">
        <w:rPr>
          <w:lang w:val="en-US"/>
        </w:rPr>
        <w:t>extinction</w:t>
      </w:r>
      <w:r w:rsidR="00993352">
        <w:rPr>
          <w:lang w:val="en-US"/>
        </w:rPr>
        <w:t xml:space="preserve"> probability</w:t>
      </w:r>
      <w:r w:rsidR="00874474">
        <w:rPr>
          <w:lang w:val="en-US"/>
        </w:rPr>
        <w:t xml:space="preserve"> </w:t>
      </w:r>
      <w:r w:rsidR="00A06418">
        <w:rPr>
          <w:lang w:val="en-US"/>
        </w:rPr>
        <w:t>is highest</w:t>
      </w:r>
      <w:r w:rsidR="00874474">
        <w:rPr>
          <w:lang w:val="en-US"/>
        </w:rPr>
        <w:t xml:space="preserve"> </w:t>
      </w:r>
      <w:r>
        <w:rPr>
          <w:lang w:val="en-US"/>
        </w:rPr>
        <w:t>and with high migration the population</w:t>
      </w:r>
      <w:r w:rsidR="00993352">
        <w:rPr>
          <w:lang w:val="en-US"/>
        </w:rPr>
        <w:t xml:space="preserve"> is able to </w:t>
      </w:r>
      <w:r>
        <w:rPr>
          <w:lang w:val="en-US"/>
        </w:rPr>
        <w:t>persist a certain level. N</w:t>
      </w:r>
      <w:r w:rsidRPr="00790A86">
        <w:rPr>
          <w:lang w:val="en-US"/>
        </w:rPr>
        <w:t xml:space="preserve">ote that we chose the </w:t>
      </w:r>
      <w:r w:rsidR="00FE65CD">
        <w:rPr>
          <w:lang w:val="en-US"/>
        </w:rPr>
        <w:t xml:space="preserve">mean </w:t>
      </w:r>
      <w:r w:rsidRPr="00790A86">
        <w:rPr>
          <w:lang w:val="en-US"/>
        </w:rPr>
        <w:t>migrants</w:t>
      </w:r>
      <w:r w:rsidR="00FE65CD">
        <w:rPr>
          <w:lang w:val="en-US"/>
        </w:rPr>
        <w:t xml:space="preserve"> per </w:t>
      </w:r>
      <w:r w:rsidRPr="00790A86">
        <w:rPr>
          <w:lang w:val="en-US"/>
        </w:rPr>
        <w:t xml:space="preserve">generation between 0-10 and got such different results. </w:t>
      </w:r>
      <w:r w:rsidR="003677A1">
        <w:rPr>
          <w:lang w:val="en-US"/>
        </w:rPr>
        <w:t>This leads to the conclusion, that</w:t>
      </w:r>
      <w:r w:rsidRPr="00790A86">
        <w:rPr>
          <w:lang w:val="en-US"/>
        </w:rPr>
        <w:t xml:space="preserve"> doomed populations are very sensitive and even the smallest changes can </w:t>
      </w:r>
      <w:r w:rsidR="003677A1">
        <w:rPr>
          <w:lang w:val="en-US"/>
        </w:rPr>
        <w:t>have a drastic impact.</w:t>
      </w:r>
    </w:p>
    <w:p w14:paraId="7049C7AD" w14:textId="77777777" w:rsidR="005B46FE" w:rsidRPr="00FA500C" w:rsidRDefault="005B46FE" w:rsidP="005B46FE">
      <w:pPr>
        <w:rPr>
          <w:lang w:val="en-US"/>
        </w:rPr>
      </w:pPr>
    </w:p>
    <w:p w14:paraId="0C0FA374" w14:textId="4CD61131" w:rsidR="00A90DE3" w:rsidRDefault="005B46FE" w:rsidP="005B46FE">
      <w:pPr>
        <w:rPr>
          <w:b/>
          <w:bCs/>
          <w:lang w:val="en-US"/>
        </w:rPr>
      </w:pPr>
      <w:r w:rsidRPr="005512E8">
        <w:rPr>
          <w:b/>
          <w:bCs/>
          <w:lang w:val="en-US"/>
        </w:rPr>
        <w:t>Introduction</w:t>
      </w:r>
    </w:p>
    <w:p w14:paraId="578CFB3F" w14:textId="12ED6989" w:rsidR="005B46FE" w:rsidRPr="005512E8" w:rsidRDefault="005B46FE" w:rsidP="005B46FE">
      <w:pPr>
        <w:rPr>
          <w:color w:val="000000" w:themeColor="text1"/>
          <w:lang w:val="en-US"/>
        </w:rPr>
      </w:pPr>
      <w:r w:rsidRPr="005512E8">
        <w:rPr>
          <w:color w:val="000000" w:themeColor="text1"/>
          <w:lang w:val="en-US"/>
        </w:rPr>
        <w:t>In conservation we often see</w:t>
      </w:r>
      <w:r w:rsidR="003677A1">
        <w:rPr>
          <w:color w:val="000000" w:themeColor="text1"/>
          <w:lang w:val="en-US"/>
        </w:rPr>
        <w:t xml:space="preserve"> the</w:t>
      </w:r>
      <w:r w:rsidRPr="005512E8">
        <w:rPr>
          <w:color w:val="000000" w:themeColor="text1"/>
          <w:lang w:val="en-US"/>
        </w:rPr>
        <w:t xml:space="preserve"> introduction of migrants as a way to save a doomed population</w:t>
      </w:r>
      <w:r w:rsidRPr="0038799E">
        <w:rPr>
          <w:color w:val="000000" w:themeColor="text1"/>
          <w:lang w:val="en-US"/>
        </w:rPr>
        <w:t xml:space="preserve"> </w:t>
      </w:r>
      <w:r w:rsidR="006366E8">
        <w:rPr>
          <w:color w:val="000000" w:themeColor="text1"/>
          <w:lang w:val="en-US"/>
        </w:rPr>
        <w:fldChar w:fldCharType="begin"/>
      </w:r>
      <w:r w:rsidR="006366E8">
        <w:rPr>
          <w:color w:val="000000" w:themeColor="text1"/>
          <w:lang w:val="en-US"/>
        </w:rPr>
        <w:instrText xml:space="preserve"> ADDIN ZOTERO_ITEM CSL_CITATION {"citationID":"8CZxEfz6","properties":{"formattedCitation":"(Alexander et al., 2014)","plainCitation":"(Alexander et al., 2014)","noteIndex":0},"citationItems":[{"id":8,"uris":["http://zotero.org/users/15607412/items/FZ9UAWR3"],"itemData":{"id":8,"type":"article-journal","container-title":"Evolutionary Applications","DOI":"10.1111/eva.12221","ISSN":"1752-4571","issue":"10","language":"English","page":"1161-1179","source":"www.research.ed.ac.uk","title":"Evolutionary rescue: Linking theory for conservation and medicine","title-short":"Evolutionary rescue","volume":"7","author":[{"family":"Alexander","given":"Helen K."},{"family":"Martin","given":"Guillaume"},{"family":"Martin","given":"Oliver Y."},{"family":"Bonhoeffer","given":"Sebastian"}],"issued":{"date-parts":[["2014",12,1]]}}}],"schema":"https://github.com/citation-style-language/schema/raw/master/csl-citation.json"} </w:instrText>
      </w:r>
      <w:r w:rsidR="006366E8">
        <w:rPr>
          <w:color w:val="000000" w:themeColor="text1"/>
          <w:lang w:val="en-US"/>
        </w:rPr>
        <w:fldChar w:fldCharType="separate"/>
      </w:r>
      <w:r w:rsidR="006366E8" w:rsidRPr="006366E8">
        <w:rPr>
          <w:rFonts w:ascii="Calibri" w:hAnsi="Calibri" w:cs="Calibri"/>
          <w:lang w:val="en-US"/>
        </w:rPr>
        <w:t>(Alexander et al., 2014)</w:t>
      </w:r>
      <w:r w:rsidR="006366E8">
        <w:rPr>
          <w:color w:val="000000" w:themeColor="text1"/>
          <w:lang w:val="en-US"/>
        </w:rPr>
        <w:fldChar w:fldCharType="end"/>
      </w:r>
      <w:r w:rsidRPr="005512E8">
        <w:rPr>
          <w:color w:val="000000" w:themeColor="text1"/>
          <w:lang w:val="en-US"/>
        </w:rPr>
        <w:t xml:space="preserve">. There are many examples of this </w:t>
      </w:r>
      <w:r w:rsidR="003677A1">
        <w:rPr>
          <w:color w:val="000000" w:themeColor="text1"/>
          <w:lang w:val="en-US"/>
        </w:rPr>
        <w:t>such as</w:t>
      </w:r>
      <w:r w:rsidRPr="005512E8">
        <w:rPr>
          <w:color w:val="000000" w:themeColor="text1"/>
          <w:lang w:val="en-US"/>
        </w:rPr>
        <w:t xml:space="preserve"> the rescue of the Florida panther (</w:t>
      </w:r>
      <w:r w:rsidRPr="003677A1">
        <w:rPr>
          <w:i/>
          <w:iCs/>
          <w:color w:val="000000" w:themeColor="text1"/>
          <w:lang w:val="en-US"/>
        </w:rPr>
        <w:t xml:space="preserve">Puma concolor </w:t>
      </w:r>
      <w:proofErr w:type="spellStart"/>
      <w:r w:rsidRPr="003677A1">
        <w:rPr>
          <w:i/>
          <w:iCs/>
          <w:color w:val="000000" w:themeColor="text1"/>
          <w:lang w:val="en-US"/>
        </w:rPr>
        <w:t>coryi</w:t>
      </w:r>
      <w:proofErr w:type="spellEnd"/>
      <w:r w:rsidRPr="005512E8">
        <w:rPr>
          <w:color w:val="000000" w:themeColor="text1"/>
          <w:lang w:val="en-US"/>
        </w:rPr>
        <w:t>) population by introducing panthers from other regions to increase the populations gene pool</w:t>
      </w:r>
      <w:r w:rsidR="003677A1">
        <w:rPr>
          <w:color w:val="000000" w:themeColor="text1"/>
          <w:lang w:val="en-US"/>
        </w:rPr>
        <w:t>,</w:t>
      </w:r>
      <w:r w:rsidRPr="005512E8">
        <w:rPr>
          <w:color w:val="000000" w:themeColor="text1"/>
          <w:lang w:val="en-US"/>
        </w:rPr>
        <w:t xml:space="preserve"> thus </w:t>
      </w:r>
      <w:r w:rsidR="003677A1" w:rsidRPr="005512E8">
        <w:rPr>
          <w:color w:val="000000" w:themeColor="text1"/>
          <w:lang w:val="en-US"/>
        </w:rPr>
        <w:t>rescu</w:t>
      </w:r>
      <w:r w:rsidR="003677A1">
        <w:rPr>
          <w:color w:val="000000" w:themeColor="text1"/>
          <w:lang w:val="en-US"/>
        </w:rPr>
        <w:t>ing</w:t>
      </w:r>
      <w:r w:rsidRPr="005512E8">
        <w:rPr>
          <w:color w:val="000000" w:themeColor="text1"/>
          <w:lang w:val="en-US"/>
        </w:rPr>
        <w:t xml:space="preserve"> them from inbreeding depression</w:t>
      </w:r>
      <w:r w:rsidRPr="0038799E">
        <w:rPr>
          <w:color w:val="000000" w:themeColor="text1"/>
          <w:lang w:val="en-US"/>
        </w:rPr>
        <w:t xml:space="preserve"> </w:t>
      </w:r>
      <w:r w:rsidR="00C2327A">
        <w:rPr>
          <w:color w:val="000000" w:themeColor="text1"/>
          <w:lang w:val="en-US"/>
        </w:rPr>
        <w:fldChar w:fldCharType="begin"/>
      </w:r>
      <w:r w:rsidR="00C2327A">
        <w:rPr>
          <w:color w:val="000000" w:themeColor="text1"/>
          <w:lang w:val="en-US"/>
        </w:rPr>
        <w:instrText xml:space="preserve"> ADDIN ZOTERO_ITEM CSL_CITATION {"citationID":"N6E4E4RB","properties":{"formattedCitation":"(Pimm et al., 2006)","plainCitation":"(Pimm et al., 2006)","noteIndex":0},"citationItems":[{"id":19,"uris":["http://zotero.org/users/15607412/items/I2MR8NJU"],"itemData":{"id":19,"type":"article-journal","abstract":"We examine the consequences of panthers introduced from Texas into south Florida, an area housing a small, isolated, inbred and distinct subspecies (Puma concolor coryi). Once part of a continuous, widespread population, panthers became isolated in south Florida more than a century ago. Numbers declined and the occurrence of genetic defects increased. Hoping to reverse the genetic damage, managers introduced eight female panthers from Texas into south Florida in the mid-1990s. This action was highly controversial and we explain the arguments for and against the intervention. We synthesized data systematically collected on the Florida panthers from before, during and after this management intervention. These data include information on movements, breeding, mortality, survivorship and range. There is no evidence that purebred Florida females produce fewer kittens at a later age or less often than do hybrid cats (i.e. those with a Texas ancestor). Hybrid kittens have about a three times higher chance of becoming adults as do purebred ones. Hybrid adult females survive better than purebred females; there is no obvious difference between the males. Males die younger than females, are more often killed by other males and are more likely to disperse longer distances into habitats that are dangerous to them. Hybrids are expanding the known range of habitats panthers occupy and use.","container-title":"Animal Conservation","DOI":"10.1111/j.1469-1795.2005.00010.x","ISSN":"1469-1795","issue":"2","language":"en","note":"_eprint: https://onlinelibrary.wiley.com/doi/pdf/10.1111/j.1469-1795.2005.00010.x","page":"115-122","source":"Wiley Online Library","title":"The genetic rescue of the Florida panther","volume":"9","author":[{"family":"Pimm","given":"S. L."},{"family":"Dollar","given":"L."},{"family":"Bass Jr","given":"O. L."}],"issued":{"date-parts":[["2006"]]}}}],"schema":"https://github.com/citation-style-language/schema/raw/master/csl-citation.json"} </w:instrText>
      </w:r>
      <w:r w:rsidR="00C2327A">
        <w:rPr>
          <w:color w:val="000000" w:themeColor="text1"/>
          <w:lang w:val="en-US"/>
        </w:rPr>
        <w:fldChar w:fldCharType="separate"/>
      </w:r>
      <w:r w:rsidR="00C2327A" w:rsidRPr="00C2327A">
        <w:rPr>
          <w:rFonts w:ascii="Calibri" w:hAnsi="Calibri" w:cs="Calibri"/>
        </w:rPr>
        <w:t>(</w:t>
      </w:r>
      <w:proofErr w:type="spellStart"/>
      <w:r w:rsidR="00C2327A" w:rsidRPr="00C2327A">
        <w:rPr>
          <w:rFonts w:ascii="Calibri" w:hAnsi="Calibri" w:cs="Calibri"/>
        </w:rPr>
        <w:t>Pimm</w:t>
      </w:r>
      <w:proofErr w:type="spellEnd"/>
      <w:r w:rsidR="00C2327A" w:rsidRPr="00C2327A">
        <w:rPr>
          <w:rFonts w:ascii="Calibri" w:hAnsi="Calibri" w:cs="Calibri"/>
        </w:rPr>
        <w:t xml:space="preserve"> et al., 2006)</w:t>
      </w:r>
      <w:r w:rsidR="00C2327A">
        <w:rPr>
          <w:color w:val="000000" w:themeColor="text1"/>
          <w:lang w:val="en-US"/>
        </w:rPr>
        <w:fldChar w:fldCharType="end"/>
      </w:r>
      <w:r w:rsidRPr="005512E8">
        <w:rPr>
          <w:color w:val="000000" w:themeColor="text1"/>
          <w:lang w:val="en-US"/>
        </w:rPr>
        <w:t>.</w:t>
      </w:r>
    </w:p>
    <w:p w14:paraId="568F95F9" w14:textId="33D2823B" w:rsidR="005B46FE" w:rsidRDefault="005B46FE" w:rsidP="005B46FE">
      <w:pPr>
        <w:rPr>
          <w:lang w:val="en-US"/>
        </w:rPr>
      </w:pPr>
      <w:r w:rsidRPr="005512E8">
        <w:rPr>
          <w:lang w:val="en-US"/>
        </w:rPr>
        <w:t xml:space="preserve">However, in this model we thought about a diploid population (aa) that is maladapted to its environment and can only become a growing population by acquiring a certain beneficial </w:t>
      </w:r>
      <w:r>
        <w:rPr>
          <w:lang w:val="en-US"/>
        </w:rPr>
        <w:t xml:space="preserve">recessive </w:t>
      </w:r>
      <w:r w:rsidRPr="005512E8">
        <w:rPr>
          <w:lang w:val="en-US"/>
        </w:rPr>
        <w:t>mutation (AA)</w:t>
      </w:r>
      <w:r w:rsidR="00614CDC">
        <w:rPr>
          <w:lang w:val="en-US"/>
        </w:rPr>
        <w:t xml:space="preserve">. It is </w:t>
      </w:r>
      <w:r w:rsidR="00296504">
        <w:rPr>
          <w:lang w:val="en-US"/>
        </w:rPr>
        <w:t>reasonable to as</w:t>
      </w:r>
      <w:r w:rsidR="00FA1745">
        <w:rPr>
          <w:lang w:val="en-US"/>
        </w:rPr>
        <w:t>sume an important adaptive mutation would be recessive</w:t>
      </w:r>
      <w:r w:rsidR="00200DD5">
        <w:rPr>
          <w:lang w:val="en-US"/>
        </w:rPr>
        <w:t xml:space="preserve">, because </w:t>
      </w:r>
      <w:r w:rsidR="00EA18FD">
        <w:rPr>
          <w:lang w:val="en-US"/>
        </w:rPr>
        <w:t xml:space="preserve">while partial absence </w:t>
      </w:r>
      <w:r w:rsidR="00DD76A7">
        <w:rPr>
          <w:lang w:val="en-US"/>
        </w:rPr>
        <w:t xml:space="preserve">of an enzyme </w:t>
      </w:r>
      <w:r w:rsidR="002D52A1">
        <w:rPr>
          <w:lang w:val="en-US"/>
        </w:rPr>
        <w:t xml:space="preserve">might have </w:t>
      </w:r>
      <w:r w:rsidR="003E4B96">
        <w:rPr>
          <w:lang w:val="en-US"/>
        </w:rPr>
        <w:t>barely any effect on the phenotype complete absence might very well affect it</w:t>
      </w:r>
      <w:r w:rsidR="00403A64">
        <w:rPr>
          <w:lang w:val="en-US"/>
        </w:rPr>
        <w:t xml:space="preserve"> </w:t>
      </w:r>
      <w:r w:rsidR="00C2327A">
        <w:rPr>
          <w:lang w:val="en-US"/>
        </w:rPr>
        <w:fldChar w:fldCharType="begin"/>
      </w:r>
      <w:r w:rsidR="00C2327A">
        <w:rPr>
          <w:lang w:val="en-US"/>
        </w:rPr>
        <w:instrText xml:space="preserve"> ADDIN ZOTERO_ITEM CSL_CITATION {"citationID":"Ok0NDGii","properties":{"formattedCitation":"(Kacser and Burns, 1981)","plainCitation":"(Kacser and Burns, 1981)","noteIndex":0},"citationItems":[{"id":9,"uris":["http://zotero.org/users/15607412/items/JSSJ27PV"],"itemData":{"id":9,"type":"article-journal","abstract":"The best known genes of microbes, mice and men are those that specify enzymes. Wild type, mutant and heterozygote for variants of such genes differ in the catalytic activity at the step in the enzyme network specified by the gene in question. The effect on the respective phenotypes of such changes in catalytic activity, however, is not defined by the enzyme change as estimated by in vitro determination of the activities obtained from the extracts of the three types. In vivo enzymes do not act in isolation, but are kinetically linked to other enzymes via their substrates and products. These interactions modify the effect of enzyme variation on the phenotype, depending on the nature and quantity of the other enzymes present. An output of such a system, say a flux, is therefore a systemic property, and its response to variation at one locus must be measured in the whole system. This response is best described by the sensitivity coefficient, Z, which is defined by the fractional change in flux over the fractional change in enzyme activity.","container-title":"Genetics","DOI":"10.1093/genetics/97.3-4.639","ISSN":"1943-2631","issue":"3-4","journalAbbreviation":"Genetics","page":"639-666","source":"Silverchair","title":"THE MOLECULAR BASIS OF DOMINANCE","volume":"97","author":[{"family":"Kacser","given":"Henrik"},{"family":"Burns","given":"James A"}],"issued":{"date-parts":[["1981",3,1]]}}}],"schema":"https://github.com/citation-style-language/schema/raw/master/csl-citation.json"} </w:instrText>
      </w:r>
      <w:r w:rsidR="00C2327A">
        <w:rPr>
          <w:lang w:val="en-US"/>
        </w:rPr>
        <w:fldChar w:fldCharType="separate"/>
      </w:r>
      <w:r w:rsidR="00C2327A" w:rsidRPr="00C2327A">
        <w:rPr>
          <w:rFonts w:ascii="Calibri" w:hAnsi="Calibri" w:cs="Calibri"/>
          <w:lang w:val="en-US"/>
        </w:rPr>
        <w:t>(</w:t>
      </w:r>
      <w:proofErr w:type="spellStart"/>
      <w:r w:rsidR="00C2327A" w:rsidRPr="00C2327A">
        <w:rPr>
          <w:rFonts w:ascii="Calibri" w:hAnsi="Calibri" w:cs="Calibri"/>
          <w:lang w:val="en-US"/>
        </w:rPr>
        <w:t>Kacser</w:t>
      </w:r>
      <w:proofErr w:type="spellEnd"/>
      <w:r w:rsidR="00C2327A" w:rsidRPr="00C2327A">
        <w:rPr>
          <w:rFonts w:ascii="Calibri" w:hAnsi="Calibri" w:cs="Calibri"/>
          <w:lang w:val="en-US"/>
        </w:rPr>
        <w:t xml:space="preserve"> and Burns, 1981)</w:t>
      </w:r>
      <w:r w:rsidR="00C2327A">
        <w:rPr>
          <w:lang w:val="en-US"/>
        </w:rPr>
        <w:fldChar w:fldCharType="end"/>
      </w:r>
      <w:r w:rsidR="003268C9">
        <w:rPr>
          <w:lang w:val="en-US"/>
        </w:rPr>
        <w:t>. Note that usually recessive</w:t>
      </w:r>
      <w:r w:rsidR="002E1B7F">
        <w:rPr>
          <w:lang w:val="en-US"/>
        </w:rPr>
        <w:t xml:space="preserve"> alleles </w:t>
      </w:r>
      <w:r w:rsidR="003251C4">
        <w:rPr>
          <w:lang w:val="en-US"/>
        </w:rPr>
        <w:t xml:space="preserve">are </w:t>
      </w:r>
      <w:r w:rsidR="001F793E">
        <w:rPr>
          <w:lang w:val="en-US"/>
        </w:rPr>
        <w:t xml:space="preserve">referred </w:t>
      </w:r>
      <w:r w:rsidR="00454C7F">
        <w:rPr>
          <w:lang w:val="en-US"/>
        </w:rPr>
        <w:t>to</w:t>
      </w:r>
      <w:r w:rsidR="003251C4">
        <w:rPr>
          <w:lang w:val="en-US"/>
        </w:rPr>
        <w:t xml:space="preserve"> with a small letter </w:t>
      </w:r>
      <w:r w:rsidR="00454C7F">
        <w:rPr>
          <w:lang w:val="en-US"/>
        </w:rPr>
        <w:t xml:space="preserve">but here the dominant allele </w:t>
      </w:r>
      <w:r w:rsidR="00C311E6">
        <w:rPr>
          <w:lang w:val="en-US"/>
        </w:rPr>
        <w:t>is called</w:t>
      </w:r>
      <w:r w:rsidR="00454C7F">
        <w:rPr>
          <w:lang w:val="en-US"/>
        </w:rPr>
        <w:t xml:space="preserve"> “a” and the recessive </w:t>
      </w:r>
      <w:r w:rsidR="00C311E6">
        <w:rPr>
          <w:lang w:val="en-US"/>
        </w:rPr>
        <w:t>allele “A”</w:t>
      </w:r>
      <w:r w:rsidRPr="005512E8">
        <w:rPr>
          <w:lang w:val="en-US"/>
        </w:rPr>
        <w:t xml:space="preserve">. Our hypothetical scientists are attempting to save the population by introducing migrants from a source population </w:t>
      </w:r>
      <w:r w:rsidR="003677A1">
        <w:rPr>
          <w:lang w:val="en-US"/>
        </w:rPr>
        <w:t xml:space="preserve">in which the beneficial allele is not present. As such, these migrants are maladaptive. </w:t>
      </w:r>
      <w:r w:rsidRPr="005512E8">
        <w:rPr>
          <w:lang w:val="en-US"/>
        </w:rPr>
        <w:t>In our model we hoped to see the impact of a migrating deleterious genotype on the extinction and rescue probabilities of our population</w:t>
      </w:r>
      <w:r>
        <w:rPr>
          <w:lang w:val="en-US"/>
        </w:rPr>
        <w:t xml:space="preserve">. So, we formulated these two biological questions: </w:t>
      </w:r>
    </w:p>
    <w:p w14:paraId="5D79557C" w14:textId="77777777" w:rsidR="005B46FE" w:rsidRPr="005512E8" w:rsidRDefault="005B46FE" w:rsidP="005B46FE">
      <w:pPr>
        <w:pStyle w:val="Listenabsatz"/>
        <w:numPr>
          <w:ilvl w:val="0"/>
          <w:numId w:val="3"/>
        </w:numPr>
        <w:rPr>
          <w:lang w:val="en-US"/>
        </w:rPr>
      </w:pPr>
      <w:r w:rsidRPr="005512E8">
        <w:rPr>
          <w:lang w:val="en-US"/>
        </w:rPr>
        <w:t>How does migration of a deleterious genotype influence extinction probability of a diploid population</w:t>
      </w:r>
      <w:r>
        <w:rPr>
          <w:lang w:val="en-US"/>
        </w:rPr>
        <w:t>?</w:t>
      </w:r>
    </w:p>
    <w:p w14:paraId="12D162B2" w14:textId="77777777" w:rsidR="005B46FE" w:rsidRDefault="005B46FE" w:rsidP="005B46FE">
      <w:pPr>
        <w:pStyle w:val="Listenabsatz"/>
        <w:numPr>
          <w:ilvl w:val="0"/>
          <w:numId w:val="3"/>
        </w:numPr>
        <w:rPr>
          <w:lang w:val="en-US"/>
        </w:rPr>
      </w:pPr>
      <w:r w:rsidRPr="005512E8">
        <w:rPr>
          <w:lang w:val="en-US"/>
        </w:rPr>
        <w:t>How big is the probability for a diploid population to be rescued with migration of a maladaptive genotype</w:t>
      </w:r>
      <w:r>
        <w:rPr>
          <w:lang w:val="en-US"/>
        </w:rPr>
        <w:t>?</w:t>
      </w:r>
    </w:p>
    <w:p w14:paraId="4E034D31" w14:textId="15CA5F64" w:rsidR="00D65D7F" w:rsidRDefault="005B46FE" w:rsidP="005B46FE">
      <w:pPr>
        <w:rPr>
          <w:lang w:val="en-US"/>
        </w:rPr>
      </w:pPr>
      <w:r w:rsidRPr="00FD1831">
        <w:rPr>
          <w:lang w:val="en-US"/>
        </w:rPr>
        <w:t>We hypothesized that the probability of rescue would be higher under low and high levels of migration compared to moderate levels</w:t>
      </w:r>
      <w:r>
        <w:rPr>
          <w:lang w:val="en-US"/>
        </w:rPr>
        <w:t>, and vice versa for the extinction-probability. W</w:t>
      </w:r>
      <w:r w:rsidRPr="00CA5E30">
        <w:rPr>
          <w:lang w:val="en-US"/>
        </w:rPr>
        <w:t xml:space="preserve">e thought </w:t>
      </w:r>
      <w:r w:rsidR="00AB7515">
        <w:rPr>
          <w:lang w:val="en-US"/>
        </w:rPr>
        <w:t xml:space="preserve">that </w:t>
      </w:r>
      <w:r w:rsidRPr="00CA5E30">
        <w:rPr>
          <w:lang w:val="en-US"/>
        </w:rPr>
        <w:t xml:space="preserve">a small number of migrants would still lead to evolutionary rescue. </w:t>
      </w:r>
      <w:r>
        <w:rPr>
          <w:lang w:val="en-US"/>
        </w:rPr>
        <w:t>B</w:t>
      </w:r>
      <w:r w:rsidRPr="00CA5E30">
        <w:rPr>
          <w:lang w:val="en-US"/>
        </w:rPr>
        <w:t xml:space="preserve">ut even </w:t>
      </w:r>
      <w:r w:rsidRPr="00CA5E30">
        <w:rPr>
          <w:lang w:val="en-US"/>
        </w:rPr>
        <w:lastRenderedPageBreak/>
        <w:t xml:space="preserve">slight increases in this number would lead to too many </w:t>
      </w:r>
      <w:r>
        <w:rPr>
          <w:lang w:val="en-US"/>
        </w:rPr>
        <w:t>individuals with maladapte</w:t>
      </w:r>
      <w:r w:rsidR="00D74BD4">
        <w:rPr>
          <w:lang w:val="en-US"/>
        </w:rPr>
        <w:t>d</w:t>
      </w:r>
      <w:r>
        <w:rPr>
          <w:lang w:val="en-US"/>
        </w:rPr>
        <w:t xml:space="preserve"> genotypes per </w:t>
      </w:r>
      <w:r w:rsidRPr="00CA5E30">
        <w:rPr>
          <w:lang w:val="en-US"/>
        </w:rPr>
        <w:t>generation</w:t>
      </w:r>
      <w:r>
        <w:rPr>
          <w:lang w:val="en-US"/>
        </w:rPr>
        <w:t xml:space="preserve">, so </w:t>
      </w:r>
      <w:r w:rsidRPr="00CA5E30">
        <w:rPr>
          <w:lang w:val="en-US"/>
        </w:rPr>
        <w:t xml:space="preserve">that the </w:t>
      </w:r>
      <w:r>
        <w:rPr>
          <w:lang w:val="en-US"/>
        </w:rPr>
        <w:t>mutants cannot take over</w:t>
      </w:r>
      <w:r w:rsidRPr="00CA5E30">
        <w:rPr>
          <w:lang w:val="en-US"/>
        </w:rPr>
        <w:t xml:space="preserve"> and </w:t>
      </w:r>
      <w:r>
        <w:rPr>
          <w:lang w:val="en-US"/>
        </w:rPr>
        <w:t>the population</w:t>
      </w:r>
      <w:r w:rsidRPr="00CA5E30">
        <w:rPr>
          <w:lang w:val="en-US"/>
        </w:rPr>
        <w:t xml:space="preserve"> would die out. </w:t>
      </w:r>
      <w:r>
        <w:rPr>
          <w:lang w:val="en-US"/>
        </w:rPr>
        <w:t>H</w:t>
      </w:r>
      <w:r w:rsidRPr="00CA5E30">
        <w:rPr>
          <w:lang w:val="en-US"/>
        </w:rPr>
        <w:t>owever, high migration numbers/generation could stabilize the population and increase the chance of evolutionary rescue again</w:t>
      </w:r>
      <w:r>
        <w:rPr>
          <w:lang w:val="en-US"/>
        </w:rPr>
        <w:t xml:space="preserve">. </w:t>
      </w:r>
      <w:r w:rsidR="009A5485">
        <w:rPr>
          <w:lang w:val="en-US"/>
        </w:rPr>
        <w:t>This hypothesis</w:t>
      </w:r>
      <w:r w:rsidR="000A0E0E">
        <w:rPr>
          <w:lang w:val="en-US"/>
        </w:rPr>
        <w:t xml:space="preserve"> would show a </w:t>
      </w:r>
      <w:r w:rsidR="006B07FE">
        <w:rPr>
          <w:lang w:val="en-US"/>
        </w:rPr>
        <w:t>contrasting result to the model</w:t>
      </w:r>
      <w:r w:rsidRPr="00F617F8">
        <w:rPr>
          <w:lang w:val="en-US"/>
        </w:rPr>
        <w:t xml:space="preserve"> </w:t>
      </w:r>
      <w:r>
        <w:rPr>
          <w:lang w:val="en-US"/>
        </w:rPr>
        <w:t>Uecker</w:t>
      </w:r>
      <w:r w:rsidRPr="00F617F8">
        <w:rPr>
          <w:lang w:val="en-US"/>
        </w:rPr>
        <w:t xml:space="preserve"> et al. developed in 201</w:t>
      </w:r>
      <w:r w:rsidR="00FA324F">
        <w:rPr>
          <w:lang w:val="en-US"/>
        </w:rPr>
        <w:t>4</w:t>
      </w:r>
      <w:r w:rsidR="00FA324F">
        <w:rPr>
          <w:lang w:val="en-US"/>
        </w:rPr>
        <w:fldChar w:fldCharType="begin"/>
      </w:r>
      <w:r w:rsidR="00FA324F">
        <w:rPr>
          <w:lang w:val="en-US"/>
        </w:rPr>
        <w:instrText xml:space="preserve"> ADDIN ZOTERO_ITEM CSL_CITATION {"citationID":"kezAfmSg","properties":{"formattedCitation":"(Uecker et al., 2014)","plainCitation":"(Uecker et al., 2014)","noteIndex":0},"citationItems":[{"id":5,"uris":["http://zotero.org/users/15607412/items/ZMHT2JKM"],"itemData":{"id":5,"type":"article-journal","abstract":"Environmental change, if severe, can drive a population extinct unless the population succeeds in adapting to the new conditions. How likely is a population to win the race between population decline and adaptive evolution? Assuming that environmental degradation progresses across a habitat, we analyze the impact of several ecological factors on the probability of evolutionary rescue. Specifically, we study the influence of population structure and density-dependent competition as well as the speed and severity of environmental change. We also determine the relative contribution of standing genetic variation and new mutations to evolutionary rescue. To describe population structure, we use a generalized island model, where islands are affected by environmental deterioration one after the other. Our analysis is based on the mathematical theory of time-inhomogeneous branching processes and complemented by computer simulations. We find that in the interplay of various, partially antagonistic effects, the probability of evolutionary rescue can show nontrivial and unexpected dependence on ecological characteristics. In particular, we generally observe a nonmonotonic dependence on the migration rate between islands. Counterintuitively, under some circumstances, evolutionary rescue can occur more readily in the face of harsher environmental shifts, because of the reduced competition experienced by mutant individuals. Similarly, rescue sometimes occurs more readily when the entire habitat degrades rapidly, rather than progressively over time, particularly when migration is high and competition strong.","container-title":"The American Naturalist","DOI":"10.1086/673914","ISSN":"0003-0147","issue":"1","page":"E17-E35","source":"journals.uchicago.edu (Atypon)","title":"Evolutionary Rescue in Structured Populations.","volume":"183","author":[{"family":"Uecker","given":"Hildegard"},{"family":"Otto","given":"Sarah P."},{"family":"Hermisson","given":"Joachim"}],"issued":{"date-parts":[["2014",1]]}}}],"schema":"https://github.com/citation-style-language/schema/raw/master/csl-citation.json"} </w:instrText>
      </w:r>
      <w:r w:rsidR="00FA324F">
        <w:rPr>
          <w:lang w:val="en-US"/>
        </w:rPr>
        <w:fldChar w:fldCharType="separate"/>
      </w:r>
      <w:r w:rsidR="00FA324F" w:rsidRPr="00FA324F">
        <w:rPr>
          <w:rFonts w:ascii="Calibri" w:hAnsi="Calibri" w:cs="Calibri"/>
          <w:lang w:val="en-US"/>
        </w:rPr>
        <w:t>(Uecker et al., 2014)</w:t>
      </w:r>
      <w:r w:rsidR="00FA324F">
        <w:rPr>
          <w:lang w:val="en-US"/>
        </w:rPr>
        <w:fldChar w:fldCharType="end"/>
      </w:r>
      <w:r w:rsidRPr="00F617F8">
        <w:rPr>
          <w:lang w:val="en-US"/>
        </w:rPr>
        <w:t>,</w:t>
      </w:r>
      <w:r w:rsidR="00E83EB7">
        <w:rPr>
          <w:lang w:val="en-US"/>
        </w:rPr>
        <w:t xml:space="preserve"> this cou</w:t>
      </w:r>
      <w:r w:rsidR="00620C26">
        <w:rPr>
          <w:lang w:val="en-US"/>
        </w:rPr>
        <w:t>ld be feasible</w:t>
      </w:r>
      <w:r w:rsidR="007B0BE9">
        <w:rPr>
          <w:lang w:val="en-US"/>
        </w:rPr>
        <w:t>,</w:t>
      </w:r>
      <w:r w:rsidR="00620C26">
        <w:rPr>
          <w:lang w:val="en-US"/>
        </w:rPr>
        <w:t xml:space="preserve"> </w:t>
      </w:r>
      <w:r w:rsidR="00E83EB7">
        <w:rPr>
          <w:lang w:val="en-US"/>
        </w:rPr>
        <w:t xml:space="preserve">because </w:t>
      </w:r>
      <w:r w:rsidR="00620C26">
        <w:rPr>
          <w:lang w:val="en-US"/>
        </w:rPr>
        <w:t xml:space="preserve">contrasting to our model they used </w:t>
      </w:r>
      <w:r w:rsidR="007B0BE9">
        <w:rPr>
          <w:lang w:val="en-US"/>
        </w:rPr>
        <w:t>migrants with the beneficial genotype</w:t>
      </w:r>
      <w:r>
        <w:rPr>
          <w:lang w:val="en-US"/>
        </w:rPr>
        <w:t>.</w:t>
      </w:r>
    </w:p>
    <w:p w14:paraId="2AE12D9F" w14:textId="77777777" w:rsidR="00D65D7F" w:rsidRPr="00FD1831" w:rsidRDefault="00D65D7F" w:rsidP="005B46FE">
      <w:pPr>
        <w:rPr>
          <w:lang w:val="en-US"/>
        </w:rPr>
      </w:pPr>
    </w:p>
    <w:p w14:paraId="25796BED" w14:textId="77777777" w:rsidR="005B46FE" w:rsidRPr="005512E8" w:rsidRDefault="005B46FE" w:rsidP="005B46FE">
      <w:pPr>
        <w:rPr>
          <w:b/>
          <w:bCs/>
          <w:lang w:val="en-US"/>
        </w:rPr>
      </w:pPr>
      <w:r w:rsidRPr="005512E8">
        <w:rPr>
          <w:b/>
          <w:bCs/>
          <w:lang w:val="en-US"/>
        </w:rPr>
        <w:t>Methods</w:t>
      </w:r>
    </w:p>
    <w:p w14:paraId="3E2E27A8" w14:textId="25E50F82" w:rsidR="005B46FE" w:rsidRDefault="005B46FE" w:rsidP="005B46FE">
      <w:pPr>
        <w:rPr>
          <w:lang w:val="en-US"/>
        </w:rPr>
      </w:pPr>
      <w:r w:rsidRPr="005512E8">
        <w:rPr>
          <w:lang w:val="en-US"/>
        </w:rPr>
        <w:t xml:space="preserve">For this model all coding was done using the language </w:t>
      </w:r>
      <w:r w:rsidR="000A1397">
        <w:rPr>
          <w:lang w:val="en-US"/>
        </w:rPr>
        <w:t>R</w:t>
      </w:r>
      <w:r w:rsidRPr="005512E8">
        <w:rPr>
          <w:lang w:val="en-US"/>
        </w:rPr>
        <w:t xml:space="preserve">. For the code base </w:t>
      </w:r>
      <w:r w:rsidR="000A1397">
        <w:rPr>
          <w:lang w:val="en-US"/>
        </w:rPr>
        <w:t>R</w:t>
      </w:r>
      <w:r w:rsidRPr="005512E8">
        <w:rPr>
          <w:lang w:val="en-US"/>
        </w:rPr>
        <w:t xml:space="preserve"> was sufficient however for the visualization of the results packages such as </w:t>
      </w:r>
      <w:proofErr w:type="spellStart"/>
      <w:r w:rsidRPr="005512E8">
        <w:rPr>
          <w:lang w:val="en-US"/>
        </w:rPr>
        <w:t>ggplot</w:t>
      </w:r>
      <w:proofErr w:type="spellEnd"/>
      <w:r w:rsidRPr="005512E8">
        <w:rPr>
          <w:lang w:val="en-US"/>
        </w:rPr>
        <w:t xml:space="preserve"> were used to increase legibility.</w:t>
      </w:r>
    </w:p>
    <w:p w14:paraId="6545C8F7" w14:textId="77777777" w:rsidR="00B823B3" w:rsidRPr="005512E8" w:rsidRDefault="00B823B3" w:rsidP="005B46FE">
      <w:pPr>
        <w:rPr>
          <w:lang w:val="en-US"/>
        </w:rPr>
      </w:pPr>
    </w:p>
    <w:p w14:paraId="0BB43997" w14:textId="77777777" w:rsidR="005B46FE" w:rsidRPr="005512E8" w:rsidRDefault="005B46FE" w:rsidP="005B46FE">
      <w:pPr>
        <w:rPr>
          <w:u w:val="single"/>
          <w:lang w:val="en-US"/>
        </w:rPr>
      </w:pPr>
      <w:r w:rsidRPr="005512E8">
        <w:rPr>
          <w:u w:val="single"/>
          <w:lang w:val="en-US"/>
        </w:rPr>
        <w:t>Source code</w:t>
      </w:r>
    </w:p>
    <w:p w14:paraId="1C121C5E" w14:textId="7E08354E" w:rsidR="005B46FE" w:rsidRDefault="005B46FE" w:rsidP="005B46FE">
      <w:pPr>
        <w:rPr>
          <w:lang w:val="en-US"/>
        </w:rPr>
      </w:pPr>
      <w:r w:rsidRPr="005512E8">
        <w:rPr>
          <w:lang w:val="en-US"/>
        </w:rPr>
        <w:t>The base source code used for the further coding of the model was provided by the theoretical ecology and evolution (T</w:t>
      </w:r>
      <w:r w:rsidR="000A1397">
        <w:rPr>
          <w:lang w:val="en-US"/>
        </w:rPr>
        <w:t>H</w:t>
      </w:r>
      <w:r w:rsidRPr="005512E8">
        <w:rPr>
          <w:lang w:val="en-US"/>
        </w:rPr>
        <w:t xml:space="preserve">EE) research group. The code models a doomed population that will go extinct but can be rescued by the fixation of a beneficial mutation. It simulates this for as many generations as are input. The source code can be found on the </w:t>
      </w:r>
      <w:proofErr w:type="gramStart"/>
      <w:r w:rsidRPr="005512E8">
        <w:rPr>
          <w:lang w:val="en-US"/>
        </w:rPr>
        <w:t>T</w:t>
      </w:r>
      <w:r w:rsidR="00756899">
        <w:rPr>
          <w:lang w:val="en-US"/>
        </w:rPr>
        <w:t>H</w:t>
      </w:r>
      <w:r w:rsidRPr="005512E8">
        <w:rPr>
          <w:lang w:val="en-US"/>
        </w:rPr>
        <w:t>EE</w:t>
      </w:r>
      <w:proofErr w:type="gramEnd"/>
      <w:r w:rsidRPr="005512E8">
        <w:rPr>
          <w:lang w:val="en-US"/>
        </w:rPr>
        <w:t xml:space="preserve"> </w:t>
      </w:r>
      <w:r w:rsidR="003677A1">
        <w:rPr>
          <w:lang w:val="en-US"/>
        </w:rPr>
        <w:t>T</w:t>
      </w:r>
      <w:r w:rsidRPr="005512E8">
        <w:rPr>
          <w:lang w:val="en-US"/>
        </w:rPr>
        <w:t>eams platform. The rest of the code was written by us.</w:t>
      </w:r>
    </w:p>
    <w:p w14:paraId="3F9E2EDD" w14:textId="77777777" w:rsidR="00080A4D" w:rsidRPr="005512E8" w:rsidRDefault="00080A4D" w:rsidP="005B46FE">
      <w:pPr>
        <w:rPr>
          <w:lang w:val="en-US"/>
        </w:rPr>
      </w:pPr>
    </w:p>
    <w:p w14:paraId="46B54DCF" w14:textId="76379396" w:rsidR="00F203C5" w:rsidRDefault="005B46FE" w:rsidP="005B46FE">
      <w:pPr>
        <w:rPr>
          <w:u w:val="single"/>
          <w:lang w:val="en-US"/>
        </w:rPr>
      </w:pPr>
      <w:r w:rsidRPr="005512E8">
        <w:rPr>
          <w:u w:val="single"/>
          <w:lang w:val="en-US"/>
        </w:rPr>
        <w:t>Simulation of one generation</w:t>
      </w:r>
    </w:p>
    <w:p w14:paraId="52E2B635" w14:textId="1FC76009" w:rsidR="007F6CF4" w:rsidRDefault="007F6CF4" w:rsidP="005B46FE">
      <w:pPr>
        <w:rPr>
          <w:lang w:val="en-US"/>
        </w:rPr>
      </w:pPr>
      <w:r>
        <w:rPr>
          <w:lang w:val="en-US"/>
        </w:rPr>
        <w:t>Parameters:</w:t>
      </w:r>
    </w:p>
    <w:p w14:paraId="06DB05B3" w14:textId="63E0EFE9" w:rsidR="00D410F7" w:rsidRDefault="000A45C2" w:rsidP="005B46FE">
      <w:pPr>
        <w:rPr>
          <w:lang w:val="en-US"/>
        </w:rPr>
      </w:pPr>
      <w:proofErr w:type="spellStart"/>
      <w:r>
        <w:rPr>
          <w:lang w:val="en-US"/>
        </w:rPr>
        <w:t>N_aa</w:t>
      </w:r>
      <w:proofErr w:type="spellEnd"/>
      <w:r w:rsidR="00F203C5">
        <w:rPr>
          <w:lang w:val="en-US"/>
        </w:rPr>
        <w:t xml:space="preserve"> = </w:t>
      </w:r>
      <w:r w:rsidR="00D762C7">
        <w:rPr>
          <w:lang w:val="en-US"/>
        </w:rPr>
        <w:tab/>
      </w:r>
      <w:r w:rsidR="005A64F3">
        <w:rPr>
          <w:lang w:val="en-US"/>
        </w:rPr>
        <w:tab/>
      </w:r>
      <w:r w:rsidR="00F203C5">
        <w:rPr>
          <w:lang w:val="en-US"/>
        </w:rPr>
        <w:t>1000</w:t>
      </w:r>
    </w:p>
    <w:p w14:paraId="001AFABD" w14:textId="09914FB8" w:rsidR="000A45C2" w:rsidRDefault="000A45C2" w:rsidP="005B46FE">
      <w:pPr>
        <w:rPr>
          <w:lang w:val="en-US"/>
        </w:rPr>
      </w:pPr>
      <w:proofErr w:type="spellStart"/>
      <w:r>
        <w:rPr>
          <w:lang w:val="en-US"/>
        </w:rPr>
        <w:t>N_Aa</w:t>
      </w:r>
      <w:proofErr w:type="spellEnd"/>
      <w:r w:rsidR="00F203C5">
        <w:rPr>
          <w:lang w:val="en-US"/>
        </w:rPr>
        <w:t xml:space="preserve"> = </w:t>
      </w:r>
      <w:r w:rsidR="00D762C7">
        <w:rPr>
          <w:lang w:val="en-US"/>
        </w:rPr>
        <w:tab/>
      </w:r>
      <w:r w:rsidR="005A64F3">
        <w:rPr>
          <w:lang w:val="en-US"/>
        </w:rPr>
        <w:tab/>
      </w:r>
      <w:r w:rsidR="00F203C5">
        <w:rPr>
          <w:lang w:val="en-US"/>
        </w:rPr>
        <w:t>0</w:t>
      </w:r>
    </w:p>
    <w:p w14:paraId="52A0792E" w14:textId="0EA37B4F" w:rsidR="000A45C2" w:rsidRDefault="00F203C5" w:rsidP="005B46FE">
      <w:pPr>
        <w:rPr>
          <w:lang w:val="en-US"/>
        </w:rPr>
      </w:pPr>
      <w:r>
        <w:rPr>
          <w:lang w:val="en-US"/>
        </w:rPr>
        <w:t xml:space="preserve">N_AA = </w:t>
      </w:r>
      <w:r w:rsidR="00D762C7">
        <w:rPr>
          <w:lang w:val="en-US"/>
        </w:rPr>
        <w:tab/>
      </w:r>
      <w:r w:rsidR="005A64F3">
        <w:rPr>
          <w:lang w:val="en-US"/>
        </w:rPr>
        <w:tab/>
      </w:r>
      <w:r>
        <w:rPr>
          <w:lang w:val="en-US"/>
        </w:rPr>
        <w:t>0</w:t>
      </w:r>
    </w:p>
    <w:p w14:paraId="25151EF0" w14:textId="0C2A4670" w:rsidR="00F203C5" w:rsidRPr="00150CF6" w:rsidRDefault="00D762C7" w:rsidP="005B46FE">
      <w:pPr>
        <w:rPr>
          <w:lang w:val="en-US"/>
        </w:rPr>
      </w:pPr>
      <w:proofErr w:type="spellStart"/>
      <w:r>
        <w:rPr>
          <w:lang w:val="en-US"/>
        </w:rPr>
        <w:t>F</w:t>
      </w:r>
      <w:r w:rsidR="00F203C5">
        <w:rPr>
          <w:lang w:val="en-US"/>
        </w:rPr>
        <w:t>itnessaa</w:t>
      </w:r>
      <w:proofErr w:type="spellEnd"/>
      <w:r>
        <w:rPr>
          <w:lang w:val="en-US"/>
        </w:rPr>
        <w:t xml:space="preserve"> = </w:t>
      </w:r>
      <w:r>
        <w:rPr>
          <w:lang w:val="en-US"/>
        </w:rPr>
        <w:tab/>
      </w:r>
      <w:r w:rsidR="005A64F3">
        <w:rPr>
          <w:lang w:val="en-US"/>
        </w:rPr>
        <w:tab/>
      </w:r>
      <w:r>
        <w:rPr>
          <w:lang w:val="en-US"/>
        </w:rPr>
        <w:t>0.9</w:t>
      </w:r>
    </w:p>
    <w:p w14:paraId="53AD757C" w14:textId="5411B920" w:rsidR="00D762C7" w:rsidRPr="00463DEA" w:rsidRDefault="00D762C7" w:rsidP="00D762C7">
      <w:pPr>
        <w:rPr>
          <w:lang w:val="en-US"/>
        </w:rPr>
      </w:pPr>
      <w:proofErr w:type="spellStart"/>
      <w:r>
        <w:rPr>
          <w:lang w:val="en-US"/>
        </w:rPr>
        <w:t>FitnessAa</w:t>
      </w:r>
      <w:proofErr w:type="spellEnd"/>
      <w:r>
        <w:rPr>
          <w:lang w:val="en-US"/>
        </w:rPr>
        <w:t xml:space="preserve"> = </w:t>
      </w:r>
      <w:r>
        <w:rPr>
          <w:lang w:val="en-US"/>
        </w:rPr>
        <w:tab/>
      </w:r>
      <w:r w:rsidR="005A64F3">
        <w:rPr>
          <w:lang w:val="en-US"/>
        </w:rPr>
        <w:tab/>
      </w:r>
      <w:r>
        <w:rPr>
          <w:lang w:val="en-US"/>
        </w:rPr>
        <w:t>0.9</w:t>
      </w:r>
    </w:p>
    <w:p w14:paraId="436C7162" w14:textId="2076A5AC" w:rsidR="00D762C7" w:rsidRPr="00463DEA" w:rsidRDefault="00D762C7" w:rsidP="00D762C7">
      <w:pPr>
        <w:rPr>
          <w:lang w:val="en-US"/>
        </w:rPr>
      </w:pPr>
      <w:proofErr w:type="spellStart"/>
      <w:r>
        <w:rPr>
          <w:lang w:val="en-US"/>
        </w:rPr>
        <w:t>FitnessAA</w:t>
      </w:r>
      <w:proofErr w:type="spellEnd"/>
      <w:r>
        <w:rPr>
          <w:lang w:val="en-US"/>
        </w:rPr>
        <w:t xml:space="preserve"> = </w:t>
      </w:r>
      <w:r>
        <w:rPr>
          <w:lang w:val="en-US"/>
        </w:rPr>
        <w:tab/>
      </w:r>
      <w:r w:rsidR="005A64F3">
        <w:rPr>
          <w:lang w:val="en-US"/>
        </w:rPr>
        <w:tab/>
      </w:r>
      <w:r>
        <w:rPr>
          <w:lang w:val="en-US"/>
        </w:rPr>
        <w:t>1.1</w:t>
      </w:r>
    </w:p>
    <w:p w14:paraId="41D1AFA5" w14:textId="7095AB3C" w:rsidR="00DC16DB" w:rsidRDefault="005A64F3" w:rsidP="005B46FE">
      <w:pPr>
        <w:rPr>
          <w:lang w:val="en-US"/>
        </w:rPr>
      </w:pPr>
      <w:proofErr w:type="spellStart"/>
      <w:r>
        <w:rPr>
          <w:lang w:val="en-US"/>
        </w:rPr>
        <w:t>Avgmigrants</w:t>
      </w:r>
      <w:proofErr w:type="spellEnd"/>
      <w:r>
        <w:rPr>
          <w:lang w:val="en-US"/>
        </w:rPr>
        <w:t xml:space="preserve"> = </w:t>
      </w:r>
      <w:r>
        <w:rPr>
          <w:lang w:val="en-US"/>
        </w:rPr>
        <w:tab/>
      </w:r>
      <w:r w:rsidR="00623C50">
        <w:rPr>
          <w:lang w:val="en-US"/>
        </w:rPr>
        <w:t>0,1,2,3,4,5,6,7,8,9,10</w:t>
      </w:r>
    </w:p>
    <w:p w14:paraId="6C48565D" w14:textId="2CEB2944" w:rsidR="00623C50" w:rsidRDefault="00623C50" w:rsidP="005B46FE">
      <w:pPr>
        <w:rPr>
          <w:lang w:val="en-US"/>
        </w:rPr>
      </w:pPr>
      <w:proofErr w:type="spellStart"/>
      <w:r>
        <w:rPr>
          <w:lang w:val="en-US"/>
        </w:rPr>
        <w:t>Mut_rate</w:t>
      </w:r>
      <w:proofErr w:type="spellEnd"/>
      <w:r>
        <w:rPr>
          <w:lang w:val="en-US"/>
        </w:rPr>
        <w:t xml:space="preserve"> = </w:t>
      </w:r>
      <w:r>
        <w:rPr>
          <w:lang w:val="en-US"/>
        </w:rPr>
        <w:tab/>
      </w:r>
      <w:r>
        <w:rPr>
          <w:lang w:val="en-US"/>
        </w:rPr>
        <w:tab/>
        <w:t>0.0005</w:t>
      </w:r>
    </w:p>
    <w:p w14:paraId="746A3659" w14:textId="77777777" w:rsidR="00AD4E4E" w:rsidRPr="00150CF6" w:rsidRDefault="00AD4E4E" w:rsidP="005B46FE">
      <w:pPr>
        <w:rPr>
          <w:lang w:val="en-US"/>
        </w:rPr>
      </w:pPr>
    </w:p>
    <w:p w14:paraId="6C9865D6" w14:textId="06A61CE2" w:rsidR="005B46FE" w:rsidRPr="005512E8" w:rsidRDefault="005B46FE" w:rsidP="005B46FE">
      <w:pPr>
        <w:rPr>
          <w:lang w:val="en-US"/>
        </w:rPr>
      </w:pPr>
      <w:r w:rsidRPr="005512E8">
        <w:rPr>
          <w:lang w:val="en-US"/>
        </w:rPr>
        <w:t xml:space="preserve">In a first step one generation has to be simulated. As the population is diploid there are three starting populations that are set as </w:t>
      </w:r>
      <w:proofErr w:type="spellStart"/>
      <w:r w:rsidRPr="005512E8">
        <w:rPr>
          <w:lang w:val="en-US"/>
        </w:rPr>
        <w:t>N_aa</w:t>
      </w:r>
      <w:proofErr w:type="spellEnd"/>
      <w:r w:rsidRPr="005512E8">
        <w:rPr>
          <w:lang w:val="en-US"/>
        </w:rPr>
        <w:t xml:space="preserve"> = 1000, </w:t>
      </w:r>
      <w:proofErr w:type="spellStart"/>
      <w:r w:rsidRPr="005512E8">
        <w:rPr>
          <w:lang w:val="en-US"/>
        </w:rPr>
        <w:t>N_Aa</w:t>
      </w:r>
      <w:proofErr w:type="spellEnd"/>
      <w:r w:rsidRPr="005512E8">
        <w:rPr>
          <w:lang w:val="en-US"/>
        </w:rPr>
        <w:t xml:space="preserve"> = 0, and N_AA = 0. As there is a fitness difference between the different genotypes these had to be defined as well. For the fitness of the different </w:t>
      </w:r>
      <w:r w:rsidR="003677A1" w:rsidRPr="005512E8">
        <w:rPr>
          <w:lang w:val="en-US"/>
        </w:rPr>
        <w:t>genotypes,</w:t>
      </w:r>
      <w:r w:rsidRPr="005512E8">
        <w:rPr>
          <w:lang w:val="en-US"/>
        </w:rPr>
        <w:t xml:space="preserve"> we chose </w:t>
      </w:r>
      <w:proofErr w:type="spellStart"/>
      <w:r w:rsidRPr="005512E8">
        <w:rPr>
          <w:lang w:val="en-US"/>
        </w:rPr>
        <w:t>fitnessaa</w:t>
      </w:r>
      <w:proofErr w:type="spellEnd"/>
      <w:r w:rsidRPr="005512E8">
        <w:rPr>
          <w:lang w:val="en-US"/>
        </w:rPr>
        <w:t xml:space="preserve"> = 0.9, </w:t>
      </w:r>
      <w:proofErr w:type="spellStart"/>
      <w:r w:rsidRPr="005512E8">
        <w:rPr>
          <w:lang w:val="en-US"/>
        </w:rPr>
        <w:t>fiitnessAa</w:t>
      </w:r>
      <w:proofErr w:type="spellEnd"/>
      <w:r w:rsidRPr="005512E8">
        <w:rPr>
          <w:lang w:val="en-US"/>
        </w:rPr>
        <w:t xml:space="preserve"> = 0.9, and </w:t>
      </w:r>
      <w:proofErr w:type="spellStart"/>
      <w:r w:rsidRPr="005512E8">
        <w:rPr>
          <w:lang w:val="en-US"/>
        </w:rPr>
        <w:t>fitnessAA</w:t>
      </w:r>
      <w:proofErr w:type="spellEnd"/>
      <w:r w:rsidRPr="005512E8">
        <w:rPr>
          <w:lang w:val="en-US"/>
        </w:rPr>
        <w:t xml:space="preserve"> = 1.1. Both the selection coefficient and the decay rate are contained in the </w:t>
      </w:r>
      <w:proofErr w:type="spellStart"/>
      <w:r w:rsidRPr="005512E8">
        <w:rPr>
          <w:lang w:val="en-US"/>
        </w:rPr>
        <w:t>fitnesses</w:t>
      </w:r>
      <w:proofErr w:type="spellEnd"/>
      <w:r w:rsidRPr="005512E8">
        <w:rPr>
          <w:lang w:val="en-US"/>
        </w:rPr>
        <w:t xml:space="preserve"> in order to keep the number of parameters to a minimum. The next parameter is </w:t>
      </w:r>
      <w:proofErr w:type="spellStart"/>
      <w:r w:rsidRPr="005512E8">
        <w:rPr>
          <w:lang w:val="en-US"/>
        </w:rPr>
        <w:t>avgmigrants</w:t>
      </w:r>
      <w:proofErr w:type="spellEnd"/>
      <w:r w:rsidRPr="005512E8">
        <w:rPr>
          <w:lang w:val="en-US"/>
        </w:rPr>
        <w:t xml:space="preserve">. This parameter represents the mean number of migrants that enter the system in the given generation. Here it is important to note that this is the parameter that is varied. We tested the model with zero to ten migrants. The genotype of these migrants is always the </w:t>
      </w:r>
      <w:r w:rsidR="003677A1" w:rsidRPr="005512E8">
        <w:rPr>
          <w:lang w:val="en-US"/>
        </w:rPr>
        <w:t>maladaptive</w:t>
      </w:r>
      <w:r w:rsidRPr="005512E8">
        <w:rPr>
          <w:lang w:val="en-US"/>
        </w:rPr>
        <w:t xml:space="preserve"> aa genotype. The final parameter defined for this function is the mutation rate </w:t>
      </w:r>
      <w:proofErr w:type="spellStart"/>
      <w:r w:rsidRPr="005512E8">
        <w:rPr>
          <w:lang w:val="en-US"/>
        </w:rPr>
        <w:t>mut_rate</w:t>
      </w:r>
      <w:proofErr w:type="spellEnd"/>
      <w:r w:rsidRPr="005512E8">
        <w:rPr>
          <w:lang w:val="en-US"/>
        </w:rPr>
        <w:t xml:space="preserve"> = 0.0005. This mutation rate was chosen arbitrarily in a way that the average number of muta</w:t>
      </w:r>
      <w:r w:rsidR="00CE6B9E">
        <w:rPr>
          <w:lang w:val="en-US"/>
        </w:rPr>
        <w:t>tions</w:t>
      </w:r>
      <w:r w:rsidRPr="005512E8">
        <w:rPr>
          <w:lang w:val="en-US"/>
        </w:rPr>
        <w:t xml:space="preserve"> per generation isn’t </w:t>
      </w:r>
      <w:r w:rsidR="003677A1">
        <w:rPr>
          <w:lang w:val="en-US"/>
        </w:rPr>
        <w:t>larger than</w:t>
      </w:r>
      <w:r w:rsidRPr="005512E8">
        <w:rPr>
          <w:lang w:val="en-US"/>
        </w:rPr>
        <w:t xml:space="preserve"> one.</w:t>
      </w:r>
    </w:p>
    <w:p w14:paraId="2D87AFB0" w14:textId="77777777" w:rsidR="005B46FE" w:rsidRDefault="005B46FE" w:rsidP="005B46FE">
      <w:pPr>
        <w:rPr>
          <w:lang w:val="en-US"/>
        </w:rPr>
      </w:pPr>
      <w:r w:rsidRPr="005512E8">
        <w:rPr>
          <w:lang w:val="en-US"/>
        </w:rPr>
        <w:t>The function assumes a Hardy-Weinberg equilibrium. The parts of the code dealing with this will be described below. Some variables are mentioned below and are not explained. For these please see the code provided in the attachment.</w:t>
      </w:r>
    </w:p>
    <w:p w14:paraId="3E6FDA16" w14:textId="77777777" w:rsidR="00B05B56" w:rsidRPr="005512E8" w:rsidRDefault="00B05B56" w:rsidP="005B46FE">
      <w:pPr>
        <w:rPr>
          <w:lang w:val="en-US"/>
        </w:rPr>
      </w:pPr>
    </w:p>
    <w:p w14:paraId="496BD0F9" w14:textId="77777777" w:rsidR="005B46FE" w:rsidRPr="005512E8" w:rsidRDefault="005B46FE" w:rsidP="005B46FE">
      <w:pPr>
        <w:numPr>
          <w:ilvl w:val="0"/>
          <w:numId w:val="1"/>
        </w:numPr>
        <w:rPr>
          <w:lang w:val="en-US"/>
        </w:rPr>
      </w:pPr>
      <w:r w:rsidRPr="005512E8">
        <w:rPr>
          <w:lang w:val="en-US"/>
        </w:rPr>
        <w:t>The total number of a and A alleles are calculated:</w:t>
      </w:r>
    </w:p>
    <w:p w14:paraId="483CB8B9" w14:textId="0706613C" w:rsidR="005B46FE" w:rsidRDefault="00E708B3" w:rsidP="005B46FE">
      <w:pPr>
        <w:rPr>
          <w:i/>
          <w:iCs/>
        </w:rPr>
      </w:pPr>
      <m:oMathPara>
        <m:oMath>
          <m:r>
            <w:rPr>
              <w:rFonts w:ascii="Cambria Math" w:hAnsi="Cambria Math"/>
            </w:rPr>
            <w:lastRenderedPageBreak/>
            <m:t>a_tot = 2*N_aa+N_Aa</m:t>
          </m:r>
        </m:oMath>
      </m:oMathPara>
    </w:p>
    <w:p w14:paraId="6E260348" w14:textId="38B176AC" w:rsidR="00EC139A" w:rsidRPr="00150CF6" w:rsidRDefault="00E708B3" w:rsidP="005B46FE">
      <w:pPr>
        <w:rPr>
          <w:lang w:val="en-US"/>
        </w:rPr>
      </w:pPr>
      <m:oMathPara>
        <m:oMath>
          <m:r>
            <w:rPr>
              <w:rFonts w:ascii="Cambria Math" w:hAnsi="Cambria Math"/>
              <w:lang w:val="en-US"/>
            </w:rPr>
            <m:t>A_tot = 2*N_AA+N_Aa</m:t>
          </m:r>
        </m:oMath>
      </m:oMathPara>
    </w:p>
    <w:p w14:paraId="5C8769FF" w14:textId="77777777" w:rsidR="005B46FE" w:rsidRPr="005512E8" w:rsidRDefault="005B46FE" w:rsidP="005B46FE">
      <w:pPr>
        <w:numPr>
          <w:ilvl w:val="0"/>
          <w:numId w:val="1"/>
        </w:numPr>
        <w:rPr>
          <w:lang w:val="en-US"/>
        </w:rPr>
      </w:pPr>
      <w:r w:rsidRPr="005512E8">
        <w:rPr>
          <w:lang w:val="en-US"/>
        </w:rPr>
        <w:t>Number of mutations from A to a and back are calculated:</w:t>
      </w:r>
    </w:p>
    <w:p w14:paraId="51FA3ED7" w14:textId="41F9BBF4" w:rsidR="005B46FE" w:rsidRPr="00150CF6" w:rsidRDefault="00E708B3" w:rsidP="005B46FE">
      <w:pPr>
        <w:rPr>
          <w:rFonts w:ascii="Cambria Math" w:hAnsi="Cambria Math"/>
          <w:lang w:val="en-US"/>
          <w:oMath/>
        </w:rPr>
      </w:pPr>
      <m:oMathPara>
        <m:oMath>
          <m:r>
            <w:rPr>
              <w:rFonts w:ascii="Cambria Math" w:hAnsi="Cambria Math"/>
              <w:lang w:val="en-US"/>
            </w:rPr>
            <m:t>a_to_A_mut = min(rpois(1,a_tot*mut_rate),a_tot)</m:t>
          </m:r>
        </m:oMath>
      </m:oMathPara>
    </w:p>
    <w:p w14:paraId="760C1742" w14:textId="2A2CD650" w:rsidR="0085053A" w:rsidRPr="00150CF6" w:rsidRDefault="00E708B3" w:rsidP="005B46FE">
      <w:pPr>
        <w:rPr>
          <w:rFonts w:ascii="Cambria Math" w:hAnsi="Cambria Math"/>
          <w:lang w:val="en-US"/>
          <w:oMath/>
        </w:rPr>
      </w:pPr>
      <m:oMathPara>
        <m:oMath>
          <m:r>
            <w:rPr>
              <w:rFonts w:ascii="Cambria Math" w:hAnsi="Cambria Math"/>
              <w:lang w:val="en-US"/>
            </w:rPr>
            <m:t>A_to_a_mut = min(rpois(1,A_tot*mut_rate),a_tot)</m:t>
          </m:r>
        </m:oMath>
      </m:oMathPara>
    </w:p>
    <w:p w14:paraId="0849AAD5" w14:textId="7B2BB295" w:rsidR="005B46FE" w:rsidRPr="005512E8" w:rsidRDefault="00370DC5" w:rsidP="005B46FE">
      <w:pPr>
        <w:numPr>
          <w:ilvl w:val="0"/>
          <w:numId w:val="1"/>
        </w:numPr>
        <w:rPr>
          <w:lang w:val="en-US"/>
        </w:rPr>
      </w:pPr>
      <w:r>
        <w:rPr>
          <w:lang w:val="en-US"/>
        </w:rPr>
        <w:t>Allele frequencies</w:t>
      </w:r>
      <w:r w:rsidR="005B46FE" w:rsidRPr="005512E8">
        <w:rPr>
          <w:lang w:val="en-US"/>
        </w:rPr>
        <w:t xml:space="preserve"> are defined as:</w:t>
      </w:r>
    </w:p>
    <w:p w14:paraId="0D2B5000" w14:textId="39ED64C0" w:rsidR="005B46FE" w:rsidRPr="00150CF6" w:rsidRDefault="00E708B3" w:rsidP="005B46FE">
      <w:pPr>
        <w:rPr>
          <w:rFonts w:ascii="Cambria Math" w:hAnsi="Cambria Math"/>
          <w:lang w:val="en-US"/>
          <w:oMath/>
        </w:rPr>
      </w:pPr>
      <m:oMathPara>
        <m:oMath>
          <m:r>
            <w:rPr>
              <w:rFonts w:ascii="Cambria Math" w:hAnsi="Cambria Math"/>
              <w:lang w:val="en-US"/>
            </w:rPr>
            <m:t xml:space="preserve">p = </m:t>
          </m:r>
          <m:f>
            <m:fPr>
              <m:ctrlPr>
                <w:rPr>
                  <w:rFonts w:ascii="Cambria Math" w:hAnsi="Cambria Math"/>
                  <w:i/>
                  <w:iCs/>
                  <w:lang w:val="en-US"/>
                </w:rPr>
              </m:ctrlPr>
            </m:fPr>
            <m:num>
              <m:r>
                <w:rPr>
                  <w:rFonts w:ascii="Cambria Math" w:hAnsi="Cambria Math"/>
                  <w:lang w:val="en-US"/>
                </w:rPr>
                <m:t>(a_tot+A_to_a_mut-a_to_A_mut)</m:t>
              </m:r>
            </m:num>
            <m:den>
              <m:r>
                <w:rPr>
                  <w:rFonts w:ascii="Cambria Math" w:hAnsi="Cambria Math"/>
                  <w:lang w:val="en-US"/>
                </w:rPr>
                <m:t>(2*tot_pop)</m:t>
              </m:r>
            </m:den>
          </m:f>
        </m:oMath>
      </m:oMathPara>
    </w:p>
    <w:p w14:paraId="51A8C054" w14:textId="130266A7" w:rsidR="005B46FE" w:rsidRPr="00150CF6" w:rsidRDefault="00E708B3" w:rsidP="005B46FE">
      <w:pPr>
        <w:rPr>
          <w:rFonts w:ascii="Cambria Math" w:hAnsi="Cambria Math"/>
          <w:oMath/>
        </w:rPr>
      </w:pPr>
      <m:oMathPara>
        <m:oMath>
          <m:r>
            <w:rPr>
              <w:rFonts w:ascii="Cambria Math" w:hAnsi="Cambria Math"/>
            </w:rPr>
            <m:t>q = 1-p</m:t>
          </m:r>
        </m:oMath>
      </m:oMathPara>
    </w:p>
    <w:p w14:paraId="51E7366C" w14:textId="209F4FB6" w:rsidR="005B46FE" w:rsidRPr="005512E8" w:rsidRDefault="005B46FE" w:rsidP="005B46FE">
      <w:pPr>
        <w:numPr>
          <w:ilvl w:val="0"/>
          <w:numId w:val="1"/>
        </w:numPr>
        <w:rPr>
          <w:lang w:val="en-US"/>
        </w:rPr>
      </w:pPr>
      <w:r w:rsidRPr="005512E8">
        <w:rPr>
          <w:lang w:val="en-US"/>
        </w:rPr>
        <w:t>Calculate frequency of the genotypes in the next generation. This is where selection takes place</w:t>
      </w:r>
      <w:r w:rsidR="00926D15">
        <w:rPr>
          <w:lang w:val="en-US"/>
        </w:rPr>
        <w:t>:</w:t>
      </w:r>
    </w:p>
    <w:p w14:paraId="2E1FBA42" w14:textId="7DDBF582" w:rsidR="005B46FE" w:rsidRPr="00A329B8" w:rsidRDefault="0094452C" w:rsidP="005B46FE">
      <w:pPr>
        <w:rPr>
          <w:rFonts w:eastAsiaTheme="minorEastAsia"/>
          <w:lang w:val="en-US"/>
        </w:rPr>
      </w:pPr>
      <m:oMathPara>
        <m:oMath>
          <m:r>
            <w:rPr>
              <w:rFonts w:ascii="Cambria Math" w:hAnsi="Cambria Math"/>
              <w:lang w:val="en-US"/>
            </w:rPr>
            <m:t>det_aa_next = (</m:t>
          </m:r>
          <m:sSup>
            <m:sSupPr>
              <m:ctrlPr>
                <w:rPr>
                  <w:rFonts w:ascii="Cambria Math" w:hAnsi="Cambria Math"/>
                  <w:i/>
                  <w:lang w:val="en-US"/>
                </w:rPr>
              </m:ctrlPr>
            </m:sSupPr>
            <m:e>
              <m:r>
                <w:rPr>
                  <w:rFonts w:ascii="Cambria Math" w:hAnsi="Cambria Math"/>
                  <w:lang w:val="en-US"/>
                </w:rPr>
                <m:t>p</m:t>
              </m:r>
            </m:e>
            <m:sup>
              <m:r>
                <w:rPr>
                  <w:rFonts w:ascii="Cambria Math" w:hAnsi="Cambria Math"/>
                  <w:lang w:val="en-US"/>
                </w:rPr>
                <m:t>2</m:t>
              </m:r>
            </m:sup>
          </m:sSup>
          <m:r>
            <w:rPr>
              <w:rFonts w:ascii="Cambria Math" w:hAnsi="Cambria Math"/>
              <w:lang w:val="en-US"/>
            </w:rPr>
            <m:t>)*fitnessaa/avg_fit</m:t>
          </m:r>
        </m:oMath>
      </m:oMathPara>
    </w:p>
    <w:p w14:paraId="0F87491A" w14:textId="70B15468" w:rsidR="00A329B8" w:rsidRPr="007F38C7" w:rsidRDefault="00440AAD" w:rsidP="005B46FE">
      <w:pPr>
        <w:rPr>
          <w:rFonts w:eastAsiaTheme="minorEastAsia"/>
          <w:lang w:val="en-US"/>
        </w:rPr>
      </w:pPr>
      <m:oMathPara>
        <m:oMath>
          <m:r>
            <w:rPr>
              <w:rFonts w:ascii="Cambria Math" w:eastAsiaTheme="minorEastAsia" w:hAnsi="Cambria Math"/>
              <w:lang w:val="en-US"/>
            </w:rPr>
            <m:t>det_Aa_next =</m:t>
          </m:r>
          <m:r>
            <w:rPr>
              <w:rFonts w:ascii="Cambria Math" w:eastAsiaTheme="minorEastAsia" w:hAnsi="Cambria Math"/>
              <w:lang w:val="en-US"/>
            </w:rPr>
            <m:t>(</m:t>
          </m:r>
          <m:r>
            <w:rPr>
              <w:rFonts w:ascii="Cambria Math" w:eastAsiaTheme="minorEastAsia" w:hAnsi="Cambria Math"/>
              <w:lang w:val="en-US"/>
            </w:rPr>
            <m:t>2pq</m:t>
          </m:r>
          <m:r>
            <w:rPr>
              <w:rFonts w:ascii="Cambria Math" w:eastAsiaTheme="minorEastAsia" w:hAnsi="Cambria Math"/>
              <w:lang w:val="en-US"/>
            </w:rPr>
            <m:t>)</m:t>
          </m:r>
          <m:r>
            <w:rPr>
              <w:rFonts w:ascii="Cambria Math" w:eastAsiaTheme="minorEastAsia" w:hAnsi="Cambria Math"/>
              <w:lang w:val="en-US"/>
            </w:rPr>
            <m:t xml:space="preserve">* </m:t>
          </m:r>
          <m:r>
            <w:rPr>
              <w:rFonts w:ascii="Cambria Math" w:hAnsi="Cambria Math"/>
              <w:lang w:val="en-US"/>
            </w:rPr>
            <m:t>fitnessAa/avg_fit</m:t>
          </m:r>
        </m:oMath>
      </m:oMathPara>
    </w:p>
    <w:p w14:paraId="1FA37A32" w14:textId="5ED66162" w:rsidR="007F38C7" w:rsidRPr="005512E8" w:rsidRDefault="007F38C7" w:rsidP="005B46FE">
      <w:pPr>
        <w:rPr>
          <w:lang w:val="en-US"/>
        </w:rPr>
      </w:pPr>
      <m:oMathPara>
        <m:oMath>
          <m:r>
            <w:rPr>
              <w:rFonts w:ascii="Cambria Math" w:hAnsi="Cambria Math"/>
              <w:lang w:val="en-US"/>
            </w:rPr>
            <m:t>det_</m:t>
          </m:r>
          <m:r>
            <w:rPr>
              <w:rFonts w:ascii="Cambria Math" w:hAnsi="Cambria Math"/>
              <w:lang w:val="en-US"/>
            </w:rPr>
            <m:t>AA</m:t>
          </m:r>
          <m:r>
            <w:rPr>
              <w:rFonts w:ascii="Cambria Math" w:hAnsi="Cambria Math"/>
              <w:lang w:val="en-US"/>
            </w:rPr>
            <m:t>_next = (</m:t>
          </m:r>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2</m:t>
              </m:r>
            </m:sup>
          </m:sSup>
          <m:r>
            <w:rPr>
              <w:rFonts w:ascii="Cambria Math" w:hAnsi="Cambria Math"/>
              <w:lang w:val="en-US"/>
            </w:rPr>
            <m:t>)*fitness</m:t>
          </m:r>
          <m:r>
            <w:rPr>
              <w:rFonts w:ascii="Cambria Math" w:hAnsi="Cambria Math"/>
              <w:lang w:val="en-US"/>
            </w:rPr>
            <m:t>AA</m:t>
          </m:r>
          <m:r>
            <w:rPr>
              <w:rFonts w:ascii="Cambria Math" w:hAnsi="Cambria Math"/>
              <w:lang w:val="en-US"/>
            </w:rPr>
            <m:t>/avg_fit</m:t>
          </m:r>
        </m:oMath>
      </m:oMathPara>
    </w:p>
    <w:p w14:paraId="12393478" w14:textId="556CEBEF" w:rsidR="005B46FE" w:rsidRPr="005512E8" w:rsidRDefault="005B46FE" w:rsidP="005B46FE">
      <w:pPr>
        <w:numPr>
          <w:ilvl w:val="0"/>
          <w:numId w:val="1"/>
        </w:numPr>
        <w:rPr>
          <w:lang w:val="en-US"/>
        </w:rPr>
      </w:pPr>
      <w:r w:rsidRPr="005512E8">
        <w:rPr>
          <w:lang w:val="en-US"/>
        </w:rPr>
        <w:t>Draw the true number of offspring.</w:t>
      </w:r>
      <w:r w:rsidR="000B148F">
        <w:rPr>
          <w:lang w:val="en-US"/>
        </w:rPr>
        <w:t xml:space="preserve"> The number stored in </w:t>
      </w:r>
      <w:proofErr w:type="spellStart"/>
      <w:r w:rsidR="000B148F">
        <w:rPr>
          <w:lang w:val="en-US"/>
        </w:rPr>
        <w:t>next_gen_tot_pop</w:t>
      </w:r>
      <w:proofErr w:type="spellEnd"/>
      <w:r w:rsidR="000B148F">
        <w:rPr>
          <w:lang w:val="en-US"/>
        </w:rPr>
        <w:t xml:space="preserve"> is the deterministically calculated </w:t>
      </w:r>
      <w:r w:rsidR="008D1FE1">
        <w:rPr>
          <w:lang w:val="en-US"/>
        </w:rPr>
        <w:t>population size for the next generation</w:t>
      </w:r>
      <w:r w:rsidR="00B823B3">
        <w:rPr>
          <w:lang w:val="en-US"/>
        </w:rPr>
        <w:t>.</w:t>
      </w:r>
      <w:r w:rsidRPr="005512E8">
        <w:rPr>
          <w:lang w:val="en-US"/>
        </w:rPr>
        <w:t xml:space="preserve"> Note that migrants are only added to the aa offspring as this is the maladaptive genotype.</w:t>
      </w:r>
    </w:p>
    <w:p w14:paraId="379EA5CD" w14:textId="4F11AF2D" w:rsidR="005B46FE" w:rsidRPr="005512E8" w:rsidRDefault="0094452C" w:rsidP="005B46FE">
      <w:pPr>
        <w:rPr>
          <w:lang w:val="en-US"/>
        </w:rPr>
      </w:pPr>
      <m:oMathPara>
        <m:oMath>
          <m:r>
            <w:rPr>
              <w:rFonts w:ascii="Cambria Math" w:hAnsi="Cambria Math"/>
              <w:lang w:val="en-US"/>
            </w:rPr>
            <m:t>offsp_aa = rpois(1, next_gen_tot_pop*det_aa_next) + aa_migrants</m:t>
          </m:r>
        </m:oMath>
      </m:oMathPara>
    </w:p>
    <w:p w14:paraId="5C4B8AE1" w14:textId="0E72DB21" w:rsidR="005B46FE" w:rsidRPr="005512E8" w:rsidRDefault="0094452C" w:rsidP="005B46FE">
      <w:pPr>
        <w:rPr>
          <w:lang w:val="en-US"/>
        </w:rPr>
      </w:pPr>
      <m:oMathPara>
        <m:oMath>
          <m:r>
            <w:rPr>
              <w:rFonts w:ascii="Cambria Math" w:hAnsi="Cambria Math"/>
              <w:lang w:val="en-US"/>
            </w:rPr>
            <m:t>offsp_Aa = rpois(1, next_gen_tot_pop*det_Aa_next)</m:t>
          </m:r>
        </m:oMath>
      </m:oMathPara>
    </w:p>
    <w:p w14:paraId="591BB8AC" w14:textId="18F67E7D" w:rsidR="005B46FE" w:rsidRDefault="0094452C" w:rsidP="005B46FE">
      <w:pPr>
        <w:rPr>
          <w:i/>
          <w:iCs/>
          <w:lang w:val="en-US"/>
        </w:rPr>
      </w:pPr>
      <m:oMathPara>
        <m:oMath>
          <m:r>
            <w:rPr>
              <w:rFonts w:ascii="Cambria Math" w:hAnsi="Cambria Math"/>
              <w:lang w:val="en-US"/>
            </w:rPr>
            <m:t>offsp_AA = rpois(1, next_gen_tot_pop*det_AA_next)</m:t>
          </m:r>
        </m:oMath>
      </m:oMathPara>
    </w:p>
    <w:p w14:paraId="612444A1" w14:textId="77777777" w:rsidR="00B823B3" w:rsidRPr="005512E8" w:rsidRDefault="00B823B3" w:rsidP="005B46FE">
      <w:pPr>
        <w:rPr>
          <w:lang w:val="en-US"/>
        </w:rPr>
      </w:pPr>
    </w:p>
    <w:p w14:paraId="0039B6C4" w14:textId="3071264D" w:rsidR="000A45C2" w:rsidRDefault="005B46FE" w:rsidP="005B46FE">
      <w:pPr>
        <w:rPr>
          <w:u w:val="single"/>
          <w:lang w:val="en-US"/>
        </w:rPr>
      </w:pPr>
      <w:r w:rsidRPr="00150CF6">
        <w:rPr>
          <w:u w:val="single"/>
          <w:lang w:val="en-US"/>
        </w:rPr>
        <w:t>Simulation of population until one of three conditions is reached</w:t>
      </w:r>
    </w:p>
    <w:p w14:paraId="360444D5" w14:textId="77777777" w:rsidR="00623C50" w:rsidRDefault="00623C50" w:rsidP="00623C50">
      <w:pPr>
        <w:rPr>
          <w:lang w:val="en-US"/>
        </w:rPr>
      </w:pPr>
      <w:r>
        <w:rPr>
          <w:lang w:val="en-US"/>
        </w:rPr>
        <w:t>Parameters:</w:t>
      </w:r>
    </w:p>
    <w:p w14:paraId="5CD16E34" w14:textId="252CD42B" w:rsidR="00623C50" w:rsidRDefault="00623C50" w:rsidP="00623C50">
      <w:pPr>
        <w:rPr>
          <w:lang w:val="en-US"/>
        </w:rPr>
      </w:pPr>
      <w:proofErr w:type="spellStart"/>
      <w:r>
        <w:rPr>
          <w:lang w:val="en-US"/>
        </w:rPr>
        <w:t>N_init_aa</w:t>
      </w:r>
      <w:proofErr w:type="spellEnd"/>
      <w:r>
        <w:rPr>
          <w:lang w:val="en-US"/>
        </w:rPr>
        <w:t xml:space="preserve"> = </w:t>
      </w:r>
      <w:r>
        <w:rPr>
          <w:lang w:val="en-US"/>
        </w:rPr>
        <w:tab/>
      </w:r>
      <w:r>
        <w:rPr>
          <w:lang w:val="en-US"/>
        </w:rPr>
        <w:tab/>
        <w:t>1000</w:t>
      </w:r>
    </w:p>
    <w:p w14:paraId="697D9E06" w14:textId="6FE69660" w:rsidR="00623C50" w:rsidRDefault="00623C50" w:rsidP="00623C50">
      <w:pPr>
        <w:rPr>
          <w:lang w:val="en-US"/>
        </w:rPr>
      </w:pPr>
      <w:proofErr w:type="spellStart"/>
      <w:r>
        <w:rPr>
          <w:lang w:val="en-US"/>
        </w:rPr>
        <w:t>N_init</w:t>
      </w:r>
      <w:proofErr w:type="spellEnd"/>
      <w:r>
        <w:rPr>
          <w:lang w:val="en-US"/>
        </w:rPr>
        <w:t xml:space="preserve"> _Aa = </w:t>
      </w:r>
      <w:r>
        <w:rPr>
          <w:lang w:val="en-US"/>
        </w:rPr>
        <w:tab/>
      </w:r>
      <w:r>
        <w:rPr>
          <w:lang w:val="en-US"/>
        </w:rPr>
        <w:tab/>
        <w:t>0</w:t>
      </w:r>
    </w:p>
    <w:p w14:paraId="132443EB" w14:textId="305BD05F" w:rsidR="00623C50" w:rsidRDefault="00623C50" w:rsidP="00623C50">
      <w:pPr>
        <w:rPr>
          <w:lang w:val="en-US"/>
        </w:rPr>
      </w:pPr>
      <w:proofErr w:type="spellStart"/>
      <w:r>
        <w:rPr>
          <w:lang w:val="en-US"/>
        </w:rPr>
        <w:t>N_init</w:t>
      </w:r>
      <w:proofErr w:type="spellEnd"/>
      <w:r>
        <w:rPr>
          <w:lang w:val="en-US"/>
        </w:rPr>
        <w:t xml:space="preserve"> _AA = </w:t>
      </w:r>
      <w:r>
        <w:rPr>
          <w:lang w:val="en-US"/>
        </w:rPr>
        <w:tab/>
      </w:r>
      <w:r>
        <w:rPr>
          <w:lang w:val="en-US"/>
        </w:rPr>
        <w:tab/>
        <w:t>0</w:t>
      </w:r>
    </w:p>
    <w:p w14:paraId="714E4BE2" w14:textId="77777777" w:rsidR="00623C50" w:rsidRPr="00463DEA" w:rsidRDefault="00623C50" w:rsidP="00623C50">
      <w:pPr>
        <w:rPr>
          <w:lang w:val="en-US"/>
        </w:rPr>
      </w:pPr>
      <w:proofErr w:type="spellStart"/>
      <w:r>
        <w:rPr>
          <w:lang w:val="en-US"/>
        </w:rPr>
        <w:t>Fitnessaa</w:t>
      </w:r>
      <w:proofErr w:type="spellEnd"/>
      <w:r>
        <w:rPr>
          <w:lang w:val="en-US"/>
        </w:rPr>
        <w:t xml:space="preserve"> = </w:t>
      </w:r>
      <w:r>
        <w:rPr>
          <w:lang w:val="en-US"/>
        </w:rPr>
        <w:tab/>
      </w:r>
      <w:r>
        <w:rPr>
          <w:lang w:val="en-US"/>
        </w:rPr>
        <w:tab/>
        <w:t>0.9</w:t>
      </w:r>
    </w:p>
    <w:p w14:paraId="63C2222C" w14:textId="77777777" w:rsidR="00623C50" w:rsidRPr="00463DEA" w:rsidRDefault="00623C50" w:rsidP="00623C50">
      <w:pPr>
        <w:rPr>
          <w:lang w:val="en-US"/>
        </w:rPr>
      </w:pPr>
      <w:proofErr w:type="spellStart"/>
      <w:r>
        <w:rPr>
          <w:lang w:val="en-US"/>
        </w:rPr>
        <w:t>FitnessAa</w:t>
      </w:r>
      <w:proofErr w:type="spellEnd"/>
      <w:r>
        <w:rPr>
          <w:lang w:val="en-US"/>
        </w:rPr>
        <w:t xml:space="preserve"> = </w:t>
      </w:r>
      <w:r>
        <w:rPr>
          <w:lang w:val="en-US"/>
        </w:rPr>
        <w:tab/>
      </w:r>
      <w:r>
        <w:rPr>
          <w:lang w:val="en-US"/>
        </w:rPr>
        <w:tab/>
        <w:t>0.9</w:t>
      </w:r>
    </w:p>
    <w:p w14:paraId="29A5E29A" w14:textId="77777777" w:rsidR="00623C50" w:rsidRPr="00463DEA" w:rsidRDefault="00623C50" w:rsidP="00623C50">
      <w:pPr>
        <w:rPr>
          <w:lang w:val="en-US"/>
        </w:rPr>
      </w:pPr>
      <w:proofErr w:type="spellStart"/>
      <w:r>
        <w:rPr>
          <w:lang w:val="en-US"/>
        </w:rPr>
        <w:t>FitnessAA</w:t>
      </w:r>
      <w:proofErr w:type="spellEnd"/>
      <w:r>
        <w:rPr>
          <w:lang w:val="en-US"/>
        </w:rPr>
        <w:t xml:space="preserve"> = </w:t>
      </w:r>
      <w:r>
        <w:rPr>
          <w:lang w:val="en-US"/>
        </w:rPr>
        <w:tab/>
      </w:r>
      <w:r>
        <w:rPr>
          <w:lang w:val="en-US"/>
        </w:rPr>
        <w:tab/>
        <w:t>1.1</w:t>
      </w:r>
    </w:p>
    <w:p w14:paraId="5BF30802" w14:textId="77777777" w:rsidR="00623C50" w:rsidRDefault="00623C50" w:rsidP="00623C50">
      <w:pPr>
        <w:rPr>
          <w:lang w:val="en-US"/>
        </w:rPr>
      </w:pPr>
      <w:proofErr w:type="spellStart"/>
      <w:r>
        <w:rPr>
          <w:lang w:val="en-US"/>
        </w:rPr>
        <w:t>Avgmigrants</w:t>
      </w:r>
      <w:proofErr w:type="spellEnd"/>
      <w:r>
        <w:rPr>
          <w:lang w:val="en-US"/>
        </w:rPr>
        <w:t xml:space="preserve"> = </w:t>
      </w:r>
      <w:r>
        <w:rPr>
          <w:lang w:val="en-US"/>
        </w:rPr>
        <w:tab/>
        <w:t>0,1,2,3,4,5,6,7,8,9,10</w:t>
      </w:r>
    </w:p>
    <w:p w14:paraId="15871B4E" w14:textId="77777777" w:rsidR="00623C50" w:rsidRDefault="00623C50" w:rsidP="00623C50">
      <w:pPr>
        <w:rPr>
          <w:lang w:val="en-US"/>
        </w:rPr>
      </w:pPr>
      <w:proofErr w:type="spellStart"/>
      <w:r>
        <w:rPr>
          <w:lang w:val="en-US"/>
        </w:rPr>
        <w:t>Mut_rate</w:t>
      </w:r>
      <w:proofErr w:type="spellEnd"/>
      <w:r>
        <w:rPr>
          <w:lang w:val="en-US"/>
        </w:rPr>
        <w:t xml:space="preserve"> = </w:t>
      </w:r>
      <w:r>
        <w:rPr>
          <w:lang w:val="en-US"/>
        </w:rPr>
        <w:tab/>
      </w:r>
      <w:r>
        <w:rPr>
          <w:lang w:val="en-US"/>
        </w:rPr>
        <w:tab/>
        <w:t>0.0005</w:t>
      </w:r>
    </w:p>
    <w:p w14:paraId="40503955" w14:textId="7DBFBE6B" w:rsidR="00623C50" w:rsidRDefault="00962628" w:rsidP="00623C50">
      <w:pPr>
        <w:rPr>
          <w:lang w:val="en-US"/>
        </w:rPr>
      </w:pPr>
      <w:proofErr w:type="spellStart"/>
      <w:r>
        <w:rPr>
          <w:lang w:val="en-US"/>
        </w:rPr>
        <w:t>T_max</w:t>
      </w:r>
      <w:proofErr w:type="spellEnd"/>
      <w:r>
        <w:rPr>
          <w:lang w:val="en-US"/>
        </w:rPr>
        <w:t xml:space="preserve"> = </w:t>
      </w:r>
      <w:r>
        <w:rPr>
          <w:lang w:val="en-US"/>
        </w:rPr>
        <w:tab/>
      </w:r>
      <w:r>
        <w:rPr>
          <w:lang w:val="en-US"/>
        </w:rPr>
        <w:tab/>
        <w:t>10’000</w:t>
      </w:r>
    </w:p>
    <w:p w14:paraId="4B17C7AF" w14:textId="77777777" w:rsidR="0075201F" w:rsidRPr="00463DEA" w:rsidRDefault="0075201F" w:rsidP="00623C50">
      <w:pPr>
        <w:rPr>
          <w:lang w:val="en-US"/>
        </w:rPr>
      </w:pPr>
    </w:p>
    <w:p w14:paraId="6A48F0A4" w14:textId="2E7C0835" w:rsidR="005B46FE" w:rsidRPr="005512E8" w:rsidRDefault="005B46FE" w:rsidP="005B46FE">
      <w:pPr>
        <w:rPr>
          <w:lang w:val="en-US"/>
        </w:rPr>
      </w:pPr>
      <w:r w:rsidRPr="005512E8">
        <w:rPr>
          <w:lang w:val="en-US"/>
        </w:rPr>
        <w:t xml:space="preserve">Here the code is run until one of three conditions is reached. The first condition is that the population reaches 1.5 times its starting size. This is seen as successfully escaping extinction and becoming a growing, </w:t>
      </w:r>
      <w:r w:rsidR="001274DF" w:rsidRPr="005512E8">
        <w:rPr>
          <w:lang w:val="en-US"/>
        </w:rPr>
        <w:t>self-sustaining</w:t>
      </w:r>
      <w:r w:rsidRPr="005512E8">
        <w:rPr>
          <w:lang w:val="en-US"/>
        </w:rPr>
        <w:t xml:space="preserve"> population. The second condition is that the population goes extinct. As a population with a continuous stream of incoming migrants never stays at zero individuals for long, extinction is defined as </w:t>
      </w:r>
      <w:r w:rsidR="0052367D" w:rsidRPr="0052367D">
        <w:rPr>
          <w:lang w:val="en-US"/>
        </w:rPr>
        <w:t>2</w:t>
      </w:r>
      <w:r w:rsidRPr="0052367D">
        <w:rPr>
          <w:lang w:val="en-US"/>
        </w:rPr>
        <w:t>* the number of migrants</w:t>
      </w:r>
      <w:r w:rsidRPr="005512E8">
        <w:rPr>
          <w:lang w:val="en-US"/>
        </w:rPr>
        <w:t xml:space="preserve"> per generation. The final condition that can be reached is that the population surpasses </w:t>
      </w:r>
      <w:proofErr w:type="spellStart"/>
      <w:r w:rsidRPr="005512E8">
        <w:rPr>
          <w:lang w:val="en-US"/>
        </w:rPr>
        <w:t>t_max</w:t>
      </w:r>
      <w:proofErr w:type="spellEnd"/>
      <w:r w:rsidRPr="005512E8">
        <w:rPr>
          <w:lang w:val="en-US"/>
        </w:rPr>
        <w:t xml:space="preserve"> = 10000 generations. This is a </w:t>
      </w:r>
      <w:r w:rsidR="001274DF" w:rsidRPr="005512E8">
        <w:rPr>
          <w:lang w:val="en-US"/>
        </w:rPr>
        <w:t>fail-safe</w:t>
      </w:r>
      <w:r w:rsidRPr="005512E8">
        <w:rPr>
          <w:lang w:val="en-US"/>
        </w:rPr>
        <w:t xml:space="preserve"> that ensures that the simulation stops at some point and does not run indefinitely.</w:t>
      </w:r>
    </w:p>
    <w:p w14:paraId="0B44AB48" w14:textId="09BF5C8E" w:rsidR="005B46FE" w:rsidRPr="005512E8" w:rsidRDefault="005B46FE" w:rsidP="005B46FE">
      <w:pPr>
        <w:rPr>
          <w:lang w:val="en-US"/>
        </w:rPr>
      </w:pPr>
      <w:r w:rsidRPr="005512E8">
        <w:rPr>
          <w:lang w:val="en-US"/>
        </w:rPr>
        <w:t xml:space="preserve">This function contains most of the same parameters as the function explained above. As this function runs for more than just one generation the labels for </w:t>
      </w:r>
      <w:proofErr w:type="spellStart"/>
      <w:r w:rsidRPr="005512E8">
        <w:rPr>
          <w:lang w:val="en-US"/>
        </w:rPr>
        <w:t>N_aa</w:t>
      </w:r>
      <w:proofErr w:type="spellEnd"/>
      <w:r w:rsidRPr="005512E8">
        <w:rPr>
          <w:lang w:val="en-US"/>
        </w:rPr>
        <w:t xml:space="preserve">, </w:t>
      </w:r>
      <w:proofErr w:type="spellStart"/>
      <w:r w:rsidRPr="005512E8">
        <w:rPr>
          <w:lang w:val="en-US"/>
        </w:rPr>
        <w:t>N_Aa</w:t>
      </w:r>
      <w:proofErr w:type="spellEnd"/>
      <w:r w:rsidRPr="005512E8">
        <w:rPr>
          <w:lang w:val="en-US"/>
        </w:rPr>
        <w:t xml:space="preserve">, and N_AA have been changed to </w:t>
      </w:r>
      <w:proofErr w:type="spellStart"/>
      <w:r w:rsidRPr="005512E8">
        <w:rPr>
          <w:lang w:val="en-US"/>
        </w:rPr>
        <w:t>N_init_aa</w:t>
      </w:r>
      <w:proofErr w:type="spellEnd"/>
      <w:r w:rsidRPr="005512E8">
        <w:rPr>
          <w:lang w:val="en-US"/>
        </w:rPr>
        <w:t xml:space="preserve">, </w:t>
      </w:r>
      <w:proofErr w:type="spellStart"/>
      <w:r w:rsidRPr="005512E8">
        <w:rPr>
          <w:lang w:val="en-US"/>
        </w:rPr>
        <w:t>N_init_Aa</w:t>
      </w:r>
      <w:proofErr w:type="spellEnd"/>
      <w:r w:rsidRPr="005512E8">
        <w:rPr>
          <w:lang w:val="en-US"/>
        </w:rPr>
        <w:t xml:space="preserve">, and </w:t>
      </w:r>
      <w:proofErr w:type="spellStart"/>
      <w:r w:rsidRPr="005512E8">
        <w:rPr>
          <w:lang w:val="en-US"/>
        </w:rPr>
        <w:t>N_init_AA</w:t>
      </w:r>
      <w:proofErr w:type="spellEnd"/>
      <w:r w:rsidRPr="005512E8">
        <w:rPr>
          <w:lang w:val="en-US"/>
        </w:rPr>
        <w:t xml:space="preserve">. The only new parameter is the </w:t>
      </w:r>
      <w:r w:rsidR="001274DF">
        <w:rPr>
          <w:lang w:val="en-US"/>
        </w:rPr>
        <w:t>afore</w:t>
      </w:r>
      <w:r w:rsidRPr="005512E8">
        <w:rPr>
          <w:lang w:val="en-US"/>
        </w:rPr>
        <w:t xml:space="preserve">mentioned </w:t>
      </w:r>
      <w:proofErr w:type="spellStart"/>
      <w:r w:rsidRPr="005512E8">
        <w:rPr>
          <w:lang w:val="en-US"/>
        </w:rPr>
        <w:t>t_max</w:t>
      </w:r>
      <w:proofErr w:type="spellEnd"/>
      <w:r w:rsidRPr="005512E8">
        <w:rPr>
          <w:lang w:val="en-US"/>
        </w:rPr>
        <w:t xml:space="preserve"> which represents the maximum number of generations that the model should simulate. The important steps of the function will once again be outlined below. As </w:t>
      </w:r>
      <w:r w:rsidR="00125AF9">
        <w:rPr>
          <w:lang w:val="en-US"/>
        </w:rPr>
        <w:t>before</w:t>
      </w:r>
      <w:r w:rsidR="00125AF9" w:rsidRPr="005512E8">
        <w:rPr>
          <w:lang w:val="en-US"/>
        </w:rPr>
        <w:t xml:space="preserve"> </w:t>
      </w:r>
      <w:r w:rsidRPr="005512E8">
        <w:rPr>
          <w:lang w:val="en-US"/>
        </w:rPr>
        <w:t>some steps will be left out and can be found down below in the attachment.</w:t>
      </w:r>
    </w:p>
    <w:p w14:paraId="646BAB9E" w14:textId="2DEF9C04" w:rsidR="005B46FE" w:rsidRPr="005512E8" w:rsidRDefault="005B46FE" w:rsidP="005B46FE">
      <w:pPr>
        <w:numPr>
          <w:ilvl w:val="0"/>
          <w:numId w:val="2"/>
        </w:numPr>
        <w:rPr>
          <w:lang w:val="en-US"/>
        </w:rPr>
      </w:pPr>
      <w:r w:rsidRPr="005512E8">
        <w:rPr>
          <w:lang w:val="en-US"/>
        </w:rPr>
        <w:lastRenderedPageBreak/>
        <w:t xml:space="preserve">The for-loop runs for </w:t>
      </w:r>
      <w:proofErr w:type="spellStart"/>
      <w:r w:rsidRPr="005512E8">
        <w:rPr>
          <w:lang w:val="en-US"/>
        </w:rPr>
        <w:t>t_max</w:t>
      </w:r>
      <w:proofErr w:type="spellEnd"/>
      <w:r w:rsidRPr="005512E8">
        <w:rPr>
          <w:lang w:val="en-US"/>
        </w:rPr>
        <w:t xml:space="preserve"> generations generating </w:t>
      </w:r>
      <w:proofErr w:type="spellStart"/>
      <w:r w:rsidRPr="005512E8">
        <w:rPr>
          <w:lang w:val="en-US"/>
        </w:rPr>
        <w:t>t_max</w:t>
      </w:r>
      <w:proofErr w:type="spellEnd"/>
      <w:r w:rsidRPr="005512E8">
        <w:rPr>
          <w:lang w:val="en-US"/>
        </w:rPr>
        <w:t xml:space="preserve"> generations which are continuously added to one </w:t>
      </w:r>
      <w:r w:rsidR="0049533C" w:rsidRPr="005512E8">
        <w:rPr>
          <w:lang w:val="en-US"/>
        </w:rPr>
        <w:t>matrix:</w:t>
      </w:r>
      <w:r w:rsidRPr="005512E8">
        <w:rPr>
          <w:lang w:val="en-US"/>
        </w:rPr>
        <w:t xml:space="preserve"> </w:t>
      </w:r>
      <w:proofErr w:type="spellStart"/>
      <w:r w:rsidRPr="005512E8">
        <w:rPr>
          <w:lang w:val="en-US"/>
        </w:rPr>
        <w:t>pop_vector</w:t>
      </w:r>
      <w:proofErr w:type="spellEnd"/>
      <w:r w:rsidRPr="005512E8">
        <w:rPr>
          <w:lang w:val="en-US"/>
        </w:rPr>
        <w:t>.</w:t>
      </w:r>
    </w:p>
    <w:p w14:paraId="11A3AAA9" w14:textId="49AB6B79" w:rsidR="005B46FE" w:rsidRPr="005512E8" w:rsidRDefault="005C057B" w:rsidP="005B46FE">
      <w:pPr>
        <w:numPr>
          <w:ilvl w:val="0"/>
          <w:numId w:val="2"/>
        </w:numPr>
        <w:rPr>
          <w:lang w:val="en-US"/>
        </w:rPr>
      </w:pPr>
      <w:r w:rsidRPr="005512E8">
        <w:rPr>
          <w:lang w:val="en-US"/>
        </w:rPr>
        <w:t>Next,</w:t>
      </w:r>
      <w:r w:rsidR="005B46FE" w:rsidRPr="005512E8">
        <w:rPr>
          <w:lang w:val="en-US"/>
        </w:rPr>
        <w:t xml:space="preserve"> we have</w:t>
      </w:r>
      <w:r w:rsidR="0049533C">
        <w:rPr>
          <w:lang w:val="en-US"/>
        </w:rPr>
        <w:t xml:space="preserve"> an </w:t>
      </w:r>
      <w:r w:rsidR="005B46FE" w:rsidRPr="005512E8">
        <w:rPr>
          <w:lang w:val="en-US"/>
        </w:rPr>
        <w:t xml:space="preserve">if command. This </w:t>
      </w:r>
      <w:r w:rsidR="00A216AF">
        <w:rPr>
          <w:lang w:val="en-US"/>
        </w:rPr>
        <w:t xml:space="preserve">breaks </w:t>
      </w:r>
      <w:r w:rsidR="005B46FE" w:rsidRPr="005512E8">
        <w:rPr>
          <w:lang w:val="en-US"/>
        </w:rPr>
        <w:t>off the simulation if a population size is generated, that is more than 1.5</w:t>
      </w:r>
      <w:r w:rsidR="001274DF">
        <w:rPr>
          <w:lang w:val="en-US"/>
        </w:rPr>
        <w:t>*</w:t>
      </w:r>
      <w:proofErr w:type="spellStart"/>
      <w:r w:rsidR="001274DF">
        <w:rPr>
          <w:lang w:val="en-US"/>
        </w:rPr>
        <w:t>N_init</w:t>
      </w:r>
      <w:proofErr w:type="spellEnd"/>
      <w:r w:rsidR="005B46FE" w:rsidRPr="005512E8">
        <w:rPr>
          <w:lang w:val="en-US"/>
        </w:rPr>
        <w:t>.</w:t>
      </w:r>
    </w:p>
    <w:p w14:paraId="4ED6DC34" w14:textId="77777777" w:rsidR="005B46FE" w:rsidRDefault="005B46FE" w:rsidP="005B46FE">
      <w:pPr>
        <w:numPr>
          <w:ilvl w:val="0"/>
          <w:numId w:val="2"/>
        </w:numPr>
        <w:rPr>
          <w:lang w:val="en-US"/>
        </w:rPr>
      </w:pPr>
      <w:r w:rsidRPr="005512E8">
        <w:rPr>
          <w:lang w:val="en-US"/>
        </w:rPr>
        <w:t>The final else if command breaks of the simulation if the minimal populations size goes below the threshold of 2*</w:t>
      </w:r>
      <w:proofErr w:type="spellStart"/>
      <w:r w:rsidRPr="005512E8">
        <w:rPr>
          <w:lang w:val="en-US"/>
        </w:rPr>
        <w:t>avgmigrants</w:t>
      </w:r>
      <w:proofErr w:type="spellEnd"/>
      <w:r w:rsidRPr="005512E8">
        <w:rPr>
          <w:lang w:val="en-US"/>
        </w:rPr>
        <w:t xml:space="preserve"> at which point the population is assumed to be functionally extinct.</w:t>
      </w:r>
    </w:p>
    <w:p w14:paraId="2D925246" w14:textId="3ACA5229" w:rsidR="005B46FE" w:rsidRDefault="005E75FD" w:rsidP="005B46FE">
      <w:pPr>
        <w:numPr>
          <w:ilvl w:val="0"/>
          <w:numId w:val="2"/>
        </w:numPr>
        <w:rPr>
          <w:lang w:val="en-US"/>
        </w:rPr>
      </w:pPr>
      <w:r>
        <w:rPr>
          <w:lang w:val="en-US"/>
        </w:rPr>
        <w:t>When the function</w:t>
      </w:r>
      <w:r w:rsidR="007C6AFC">
        <w:rPr>
          <w:lang w:val="en-US"/>
        </w:rPr>
        <w:t xml:space="preserve"> breaks down, a value of 1,2 or 3 will be </w:t>
      </w:r>
      <w:r w:rsidR="00FD2FDF">
        <w:rPr>
          <w:lang w:val="en-US"/>
        </w:rPr>
        <w:t>put at the end</w:t>
      </w:r>
      <w:r w:rsidR="00AF247F">
        <w:rPr>
          <w:lang w:val="en-US"/>
        </w:rPr>
        <w:t xml:space="preserve"> of the population matrix</w:t>
      </w:r>
      <w:r w:rsidR="00FD2FDF">
        <w:rPr>
          <w:lang w:val="en-US"/>
        </w:rPr>
        <w:t xml:space="preserve">, to signal how the for loop </w:t>
      </w:r>
      <w:r w:rsidR="00EA2998">
        <w:rPr>
          <w:lang w:val="en-US"/>
        </w:rPr>
        <w:t>was ended</w:t>
      </w:r>
      <w:r w:rsidR="00264DA7">
        <w:rPr>
          <w:lang w:val="en-US"/>
        </w:rPr>
        <w:t>.</w:t>
      </w:r>
    </w:p>
    <w:p w14:paraId="24C11004" w14:textId="77777777" w:rsidR="008E65D6" w:rsidRPr="005512E8" w:rsidRDefault="008E65D6" w:rsidP="008E65D6">
      <w:pPr>
        <w:rPr>
          <w:lang w:val="en-US"/>
        </w:rPr>
      </w:pPr>
    </w:p>
    <w:p w14:paraId="3F6A2181" w14:textId="71CA259F" w:rsidR="00DE1A53" w:rsidRDefault="00DE1A53" w:rsidP="005B46FE">
      <w:pPr>
        <w:rPr>
          <w:bCs/>
          <w:lang w:val="en-US"/>
        </w:rPr>
      </w:pPr>
      <w:r>
        <w:rPr>
          <w:bCs/>
          <w:lang w:val="en-US"/>
        </w:rPr>
        <w:t xml:space="preserve">To </w:t>
      </w:r>
      <w:r w:rsidR="00264DA7">
        <w:rPr>
          <w:bCs/>
          <w:lang w:val="en-US"/>
        </w:rPr>
        <w:t xml:space="preserve">analyze the influence of migration on the outcome </w:t>
      </w:r>
      <w:r w:rsidR="008E65D6">
        <w:rPr>
          <w:bCs/>
          <w:lang w:val="en-US"/>
        </w:rPr>
        <w:t>we simulated t</w:t>
      </w:r>
      <w:r w:rsidR="00C65CE0">
        <w:rPr>
          <w:bCs/>
          <w:lang w:val="en-US"/>
        </w:rPr>
        <w:t>he population for each migration</w:t>
      </w:r>
      <w:r w:rsidR="00BD6E7F">
        <w:rPr>
          <w:bCs/>
          <w:lang w:val="en-US"/>
        </w:rPr>
        <w:t xml:space="preserve"> (</w:t>
      </w:r>
      <w:r w:rsidR="001F276D">
        <w:rPr>
          <w:bCs/>
          <w:lang w:val="en-US"/>
        </w:rPr>
        <w:t>0,</w:t>
      </w:r>
      <w:r w:rsidR="001274DF">
        <w:rPr>
          <w:bCs/>
          <w:lang w:val="en-US"/>
        </w:rPr>
        <w:t xml:space="preserve"> </w:t>
      </w:r>
      <w:r w:rsidR="00BD6E7F">
        <w:rPr>
          <w:bCs/>
          <w:lang w:val="en-US"/>
        </w:rPr>
        <w:t>1,</w:t>
      </w:r>
      <w:r w:rsidR="001274DF">
        <w:rPr>
          <w:bCs/>
          <w:lang w:val="en-US"/>
        </w:rPr>
        <w:t xml:space="preserve"> </w:t>
      </w:r>
      <w:r w:rsidR="00BD6E7F">
        <w:rPr>
          <w:bCs/>
          <w:lang w:val="en-US"/>
        </w:rPr>
        <w:t>2</w:t>
      </w:r>
      <w:r w:rsidR="00FA43DF">
        <w:rPr>
          <w:bCs/>
          <w:lang w:val="en-US"/>
        </w:rPr>
        <w:t>,</w:t>
      </w:r>
      <w:r w:rsidR="001274DF">
        <w:rPr>
          <w:bCs/>
          <w:lang w:val="en-US"/>
        </w:rPr>
        <w:t xml:space="preserve"> </w:t>
      </w:r>
      <w:r w:rsidR="00FA43DF">
        <w:rPr>
          <w:bCs/>
          <w:lang w:val="en-US"/>
        </w:rPr>
        <w:t>..</w:t>
      </w:r>
      <w:r w:rsidR="00BD6E7F">
        <w:rPr>
          <w:bCs/>
          <w:lang w:val="en-US"/>
        </w:rPr>
        <w:t>.</w:t>
      </w:r>
      <w:r w:rsidR="00FA43DF">
        <w:rPr>
          <w:bCs/>
          <w:lang w:val="en-US"/>
        </w:rPr>
        <w:t>,</w:t>
      </w:r>
      <w:r w:rsidR="001274DF">
        <w:rPr>
          <w:bCs/>
          <w:lang w:val="en-US"/>
        </w:rPr>
        <w:t xml:space="preserve"> </w:t>
      </w:r>
      <w:r w:rsidR="00BD6E7F">
        <w:rPr>
          <w:bCs/>
          <w:lang w:val="en-US"/>
        </w:rPr>
        <w:t>9,</w:t>
      </w:r>
      <w:r w:rsidR="001274DF">
        <w:rPr>
          <w:bCs/>
          <w:lang w:val="en-US"/>
        </w:rPr>
        <w:t xml:space="preserve"> </w:t>
      </w:r>
      <w:r w:rsidR="00BD6E7F">
        <w:rPr>
          <w:bCs/>
          <w:lang w:val="en-US"/>
        </w:rPr>
        <w:t>10)</w:t>
      </w:r>
      <w:r w:rsidR="00C65CE0">
        <w:rPr>
          <w:bCs/>
          <w:lang w:val="en-US"/>
        </w:rPr>
        <w:t xml:space="preserve"> value 2’000 times. </w:t>
      </w:r>
      <w:r w:rsidR="000C7279">
        <w:rPr>
          <w:bCs/>
          <w:lang w:val="en-US"/>
        </w:rPr>
        <w:t xml:space="preserve">To </w:t>
      </w:r>
      <w:r w:rsidR="00310EC6">
        <w:rPr>
          <w:bCs/>
          <w:lang w:val="en-US"/>
        </w:rPr>
        <w:t xml:space="preserve">compare our results with </w:t>
      </w:r>
      <w:r w:rsidR="00244901">
        <w:rPr>
          <w:bCs/>
          <w:lang w:val="en-US"/>
        </w:rPr>
        <w:t xml:space="preserve">dominant or heterozygote intermediate mutations we also simulated these 2’000 times for each migration value. Because </w:t>
      </w:r>
      <w:r w:rsidR="006E3BA4">
        <w:rPr>
          <w:bCs/>
          <w:lang w:val="en-US"/>
        </w:rPr>
        <w:t xml:space="preserve">we inspected something strange at around 5 migrants per </w:t>
      </w:r>
      <w:r w:rsidR="004D7ED3">
        <w:rPr>
          <w:bCs/>
          <w:lang w:val="en-US"/>
        </w:rPr>
        <w:t>generation,</w:t>
      </w:r>
      <w:r w:rsidR="006E3BA4">
        <w:rPr>
          <w:bCs/>
          <w:lang w:val="en-US"/>
        </w:rPr>
        <w:t xml:space="preserve"> we repeated </w:t>
      </w:r>
      <w:r w:rsidR="009D5FAA">
        <w:rPr>
          <w:bCs/>
          <w:lang w:val="en-US"/>
        </w:rPr>
        <w:t xml:space="preserve">the simulations of 3 to 7 </w:t>
      </w:r>
      <w:r w:rsidR="004D7ED3">
        <w:rPr>
          <w:bCs/>
          <w:lang w:val="en-US"/>
        </w:rPr>
        <w:t xml:space="preserve">migrants </w:t>
      </w:r>
      <w:r w:rsidR="009D5FAA">
        <w:rPr>
          <w:bCs/>
          <w:lang w:val="en-US"/>
        </w:rPr>
        <w:t>per generation another 10’000 times.</w:t>
      </w:r>
    </w:p>
    <w:p w14:paraId="09F942AB" w14:textId="7AF95100" w:rsidR="007B1456" w:rsidRDefault="007B1456" w:rsidP="005B46FE">
      <w:pPr>
        <w:rPr>
          <w:bCs/>
          <w:lang w:val="en-US"/>
        </w:rPr>
      </w:pPr>
      <w:r>
        <w:rPr>
          <w:bCs/>
          <w:lang w:val="en-US"/>
        </w:rPr>
        <w:t xml:space="preserve">For the visualization of the outcomes </w:t>
      </w:r>
      <w:r w:rsidR="001274DF">
        <w:rPr>
          <w:bCs/>
          <w:lang w:val="en-US"/>
        </w:rPr>
        <w:t>bar plots</w:t>
      </w:r>
      <w:r w:rsidR="00C45B15">
        <w:rPr>
          <w:bCs/>
          <w:lang w:val="en-US"/>
        </w:rPr>
        <w:t xml:space="preserve"> and violin plots were used. </w:t>
      </w:r>
      <w:r w:rsidR="00C45B15">
        <w:rPr>
          <w:lang w:val="en-US"/>
        </w:rPr>
        <w:t>One of the advantages of using violin plots is that they allow the visualization of the density of the values. This can help the understanding of the distribution of the data as is the case in this figure.</w:t>
      </w:r>
    </w:p>
    <w:p w14:paraId="0F0D25D6" w14:textId="77777777" w:rsidR="008E65D6" w:rsidRPr="008E65D6" w:rsidRDefault="008E65D6" w:rsidP="005B46FE">
      <w:pPr>
        <w:rPr>
          <w:bCs/>
          <w:lang w:val="en-US"/>
        </w:rPr>
      </w:pPr>
    </w:p>
    <w:p w14:paraId="573475D4" w14:textId="32A9A3FA" w:rsidR="00641609" w:rsidRPr="005B46FE" w:rsidRDefault="005B46FE" w:rsidP="005B46FE">
      <w:pPr>
        <w:rPr>
          <w:b/>
          <w:bCs/>
          <w:lang w:val="en-US"/>
        </w:rPr>
      </w:pPr>
      <w:r w:rsidRPr="005B46FE">
        <w:rPr>
          <w:b/>
          <w:bCs/>
          <w:lang w:val="en-US"/>
        </w:rPr>
        <w:t>Results</w:t>
      </w:r>
    </w:p>
    <w:p w14:paraId="18FB5A39" w14:textId="756E97E5" w:rsidR="00641609" w:rsidRPr="001E7C48" w:rsidRDefault="00AD4E4E" w:rsidP="00641609">
      <w:pPr>
        <w:rPr>
          <w:lang w:val="en-US"/>
        </w:rPr>
      </w:pPr>
      <w:r>
        <w:rPr>
          <w:lang w:val="en-US"/>
        </w:rPr>
        <w:t>A</w:t>
      </w:r>
      <w:r w:rsidR="00641609" w:rsidRPr="001E7C48">
        <w:rPr>
          <w:lang w:val="en-US"/>
        </w:rPr>
        <w:t>s a reminder we will reiterate our biological questions:</w:t>
      </w:r>
    </w:p>
    <w:p w14:paraId="7DC108AE" w14:textId="77777777" w:rsidR="00641609" w:rsidRPr="001E7C48" w:rsidRDefault="00641609" w:rsidP="00641609">
      <w:pPr>
        <w:rPr>
          <w:lang w:val="en-US"/>
        </w:rPr>
      </w:pPr>
    </w:p>
    <w:p w14:paraId="71770274" w14:textId="77777777" w:rsidR="00641609" w:rsidRPr="001E7C48" w:rsidRDefault="00641609" w:rsidP="00641609">
      <w:pPr>
        <w:rPr>
          <w:lang w:val="en-US"/>
        </w:rPr>
      </w:pPr>
      <w:r w:rsidRPr="001E7C48">
        <w:rPr>
          <w:lang w:val="en-US"/>
        </w:rPr>
        <w:t>1. How does migration of a deleterious genotype influence extinction probability of a diploid population?</w:t>
      </w:r>
    </w:p>
    <w:p w14:paraId="7DA61718" w14:textId="77777777" w:rsidR="00641609" w:rsidRPr="001E7C48" w:rsidRDefault="00641609" w:rsidP="00641609">
      <w:pPr>
        <w:rPr>
          <w:lang w:val="en-US"/>
        </w:rPr>
      </w:pPr>
    </w:p>
    <w:p w14:paraId="67D0F6C4" w14:textId="77777777" w:rsidR="00641609" w:rsidRPr="001E7C48" w:rsidRDefault="00641609" w:rsidP="00641609">
      <w:pPr>
        <w:rPr>
          <w:lang w:val="en-US"/>
        </w:rPr>
      </w:pPr>
      <w:r w:rsidRPr="001E7C48">
        <w:rPr>
          <w:lang w:val="en-US"/>
        </w:rPr>
        <w:t>2. How big is the probability for a diploid population to be rescued under the influence of the migration of a maladaptive genotype?</w:t>
      </w:r>
    </w:p>
    <w:p w14:paraId="5697B191" w14:textId="77777777" w:rsidR="00641609" w:rsidRPr="001E7C48" w:rsidRDefault="00641609" w:rsidP="00641609">
      <w:pPr>
        <w:rPr>
          <w:lang w:val="en-US"/>
        </w:rPr>
      </w:pPr>
    </w:p>
    <w:p w14:paraId="1483E4E4" w14:textId="01FFCB3C" w:rsidR="00641609" w:rsidRPr="001E7C48" w:rsidRDefault="00641609" w:rsidP="00641609">
      <w:pPr>
        <w:rPr>
          <w:lang w:val="en-US"/>
        </w:rPr>
      </w:pPr>
      <w:r w:rsidRPr="001E7C48">
        <w:rPr>
          <w:lang w:val="en-US"/>
        </w:rPr>
        <w:t>The first graph</w:t>
      </w:r>
      <w:r>
        <w:rPr>
          <w:lang w:val="en-US"/>
        </w:rPr>
        <w:t xml:space="preserve"> (</w:t>
      </w:r>
      <w:r>
        <w:rPr>
          <w:i/>
          <w:lang w:val="en-US"/>
        </w:rPr>
        <w:t>Figure 1</w:t>
      </w:r>
      <w:r>
        <w:rPr>
          <w:lang w:val="en-US"/>
        </w:rPr>
        <w:t>)</w:t>
      </w:r>
      <w:r w:rsidRPr="001E7C48">
        <w:rPr>
          <w:lang w:val="en-US"/>
        </w:rPr>
        <w:t xml:space="preserve"> already gives a lot of information to answer these questions. </w:t>
      </w:r>
      <w:r w:rsidR="00F86280">
        <w:rPr>
          <w:lang w:val="en-US"/>
        </w:rPr>
        <w:t>T</w:t>
      </w:r>
      <w:r w:rsidRPr="001E7C48">
        <w:rPr>
          <w:lang w:val="en-US"/>
        </w:rPr>
        <w:t xml:space="preserve">he graph depicts the proportion of runs that reached each of the three break-off states for </w:t>
      </w:r>
      <w:r>
        <w:rPr>
          <w:lang w:val="en-US"/>
        </w:rPr>
        <w:t>0</w:t>
      </w:r>
      <w:r w:rsidRPr="001E7C48">
        <w:rPr>
          <w:lang w:val="en-US"/>
        </w:rPr>
        <w:t>-10 migrants. As can be seen in the graph on the left, the probability of the population being rescued (</w:t>
      </w:r>
      <w:r w:rsidR="00CC6ABA">
        <w:rPr>
          <w:lang w:val="en-US"/>
        </w:rPr>
        <w:t>the population</w:t>
      </w:r>
      <w:r w:rsidR="006B3714">
        <w:rPr>
          <w:lang w:val="en-US"/>
        </w:rPr>
        <w:t xml:space="preserve"> size reaching </w:t>
      </w:r>
      <m:oMath>
        <m:r>
          <w:rPr>
            <w:rFonts w:ascii="Cambria Math" w:hAnsi="Cambria Math"/>
            <w:lang w:val="en-US"/>
          </w:rPr>
          <m:t xml:space="preserve">1.5 *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0</m:t>
            </m:r>
          </m:sub>
        </m:sSub>
      </m:oMath>
      <w:r w:rsidRPr="001E7C48">
        <w:rPr>
          <w:lang w:val="en-US"/>
        </w:rPr>
        <w:t>) is very low and only seems to happen with any consistency at very low levels of migration. To show the true extent of rescue we decided to extract the rescued populations and visualize these in a second graph (</w:t>
      </w:r>
      <w:r w:rsidR="00117F51" w:rsidRPr="00673D57">
        <w:rPr>
          <w:i/>
          <w:iCs/>
          <w:lang w:val="en-US"/>
        </w:rPr>
        <w:t>Figure</w:t>
      </w:r>
      <w:r w:rsidR="00673D57" w:rsidRPr="00673D57">
        <w:rPr>
          <w:i/>
          <w:iCs/>
          <w:lang w:val="en-US"/>
        </w:rPr>
        <w:t xml:space="preserve"> 1, </w:t>
      </w:r>
      <w:r w:rsidRPr="00673D57">
        <w:rPr>
          <w:i/>
          <w:iCs/>
          <w:lang w:val="en-US"/>
        </w:rPr>
        <w:t>right</w:t>
      </w:r>
      <w:r w:rsidR="00EF2F33">
        <w:rPr>
          <w:lang w:val="en-US"/>
        </w:rPr>
        <w:t>). The</w:t>
      </w:r>
      <w:r w:rsidRPr="001E7C48">
        <w:rPr>
          <w:lang w:val="en-US"/>
        </w:rPr>
        <w:t xml:space="preserve"> percentage of rescued populations is very small at low migration levels and nonexistent in populations that experience on average more than seven migrants.</w:t>
      </w:r>
    </w:p>
    <w:p w14:paraId="22F0B0CF" w14:textId="77777777" w:rsidR="00641609" w:rsidRPr="001E7C48" w:rsidRDefault="00641609" w:rsidP="00641609">
      <w:pPr>
        <w:rPr>
          <w:lang w:val="en-US"/>
        </w:rPr>
      </w:pPr>
    </w:p>
    <w:p w14:paraId="06BBAE99" w14:textId="432486BB" w:rsidR="00641609" w:rsidRDefault="00641609" w:rsidP="00641609">
      <w:pPr>
        <w:rPr>
          <w:lang w:val="en-US"/>
        </w:rPr>
      </w:pPr>
      <w:r w:rsidRPr="001E7C48">
        <w:rPr>
          <w:lang w:val="en-US"/>
        </w:rPr>
        <w:t xml:space="preserve">In </w:t>
      </w:r>
      <w:r>
        <w:rPr>
          <w:i/>
          <w:lang w:val="en-US"/>
        </w:rPr>
        <w:t xml:space="preserve">Figure 1 </w:t>
      </w:r>
      <w:r w:rsidRPr="001E7C48">
        <w:rPr>
          <w:lang w:val="en-US"/>
        </w:rPr>
        <w:t xml:space="preserve">we noticed an interesting pattern. The rescue probability seems to rise slightly around five migrants. Although the chances of this being a meaningful pattern seemed quite small </w:t>
      </w:r>
      <w:r>
        <w:rPr>
          <w:lang w:val="en-US"/>
        </w:rPr>
        <w:t xml:space="preserve">because only 8 populations reached the maximum (which could be due to chance), </w:t>
      </w:r>
      <w:r w:rsidRPr="001E7C48">
        <w:rPr>
          <w:lang w:val="en-US"/>
        </w:rPr>
        <w:t>we decided to test this phenomenon. To do so</w:t>
      </w:r>
      <w:r w:rsidR="00972A66">
        <w:rPr>
          <w:lang w:val="en-US"/>
        </w:rPr>
        <w:t>,</w:t>
      </w:r>
      <w:r w:rsidRPr="001E7C48">
        <w:rPr>
          <w:lang w:val="en-US"/>
        </w:rPr>
        <w:t xml:space="preserve"> the simulation was rerun </w:t>
      </w:r>
      <w:r w:rsidR="00972A66">
        <w:rPr>
          <w:lang w:val="en-US"/>
        </w:rPr>
        <w:t>for 3 to 7 migrants only</w:t>
      </w:r>
      <w:r w:rsidR="005D0125">
        <w:rPr>
          <w:lang w:val="en-US"/>
        </w:rPr>
        <w:t xml:space="preserve">. </w:t>
      </w:r>
      <w:r w:rsidR="000F3AA3">
        <w:rPr>
          <w:lang w:val="en-US"/>
        </w:rPr>
        <w:t xml:space="preserve">This simulation </w:t>
      </w:r>
      <w:r w:rsidR="00C2327A">
        <w:rPr>
          <w:lang w:val="en-US"/>
        </w:rPr>
        <w:t>showed</w:t>
      </w:r>
      <w:r w:rsidR="000F3AA3">
        <w:rPr>
          <w:lang w:val="en-US"/>
        </w:rPr>
        <w:t xml:space="preserve"> that </w:t>
      </w:r>
      <w:r w:rsidRPr="001E7C48">
        <w:rPr>
          <w:lang w:val="en-US"/>
        </w:rPr>
        <w:t xml:space="preserve">there is </w:t>
      </w:r>
      <w:r>
        <w:rPr>
          <w:lang w:val="en-US"/>
        </w:rPr>
        <w:t xml:space="preserve">probably </w:t>
      </w:r>
      <w:r w:rsidRPr="001E7C48">
        <w:rPr>
          <w:lang w:val="en-US"/>
        </w:rPr>
        <w:t>no causation for the slight increase in rescue probability seen above except for stochasticity</w:t>
      </w:r>
      <w:r>
        <w:rPr>
          <w:lang w:val="en-US"/>
        </w:rPr>
        <w:t xml:space="preserve"> (</w:t>
      </w:r>
      <w:r>
        <w:rPr>
          <w:i/>
          <w:lang w:val="en-US"/>
        </w:rPr>
        <w:t>Figure 2</w:t>
      </w:r>
      <w:r>
        <w:rPr>
          <w:lang w:val="en-US"/>
        </w:rPr>
        <w:t>)</w:t>
      </w:r>
      <w:r w:rsidRPr="001E7C48">
        <w:rPr>
          <w:lang w:val="en-US"/>
        </w:rPr>
        <w:t>.</w:t>
      </w:r>
    </w:p>
    <w:p w14:paraId="6925DC4D" w14:textId="77777777" w:rsidR="00641609" w:rsidRDefault="00641609" w:rsidP="00641609">
      <w:pPr>
        <w:rPr>
          <w:lang w:val="en-US"/>
        </w:rPr>
      </w:pPr>
    </w:p>
    <w:p w14:paraId="15C3F0D8" w14:textId="3625ED67" w:rsidR="00641609" w:rsidRDefault="00641609" w:rsidP="00641609">
      <w:pPr>
        <w:rPr>
          <w:lang w:val="en-US"/>
        </w:rPr>
      </w:pPr>
      <w:r>
        <w:rPr>
          <w:lang w:val="en-US"/>
        </w:rPr>
        <w:lastRenderedPageBreak/>
        <w:t xml:space="preserve">As </w:t>
      </w:r>
      <w:r w:rsidRPr="00150CF6">
        <w:rPr>
          <w:i/>
          <w:lang w:val="en-US"/>
        </w:rPr>
        <w:t>Figure 1</w:t>
      </w:r>
      <w:r>
        <w:rPr>
          <w:lang w:val="en-US"/>
        </w:rPr>
        <w:t xml:space="preserve"> shows, the populations, especially at high migration rates, </w:t>
      </w:r>
      <w:r w:rsidR="00026940">
        <w:rPr>
          <w:lang w:val="en-US"/>
        </w:rPr>
        <w:t>barely</w:t>
      </w:r>
      <w:r>
        <w:rPr>
          <w:lang w:val="en-US"/>
        </w:rPr>
        <w:t xml:space="preserve"> reach extinction or </w:t>
      </w:r>
      <w:r w:rsidR="00026940">
        <w:rPr>
          <w:lang w:val="en-US"/>
        </w:rPr>
        <w:t>the maximum</w:t>
      </w:r>
      <w:r>
        <w:rPr>
          <w:lang w:val="en-US"/>
        </w:rPr>
        <w:t xml:space="preserve">. This led us to believe that these populations are so called sink populations that are only viable because of the incoming migrants. As we defined </w:t>
      </w:r>
      <w:r w:rsidRPr="0052367D">
        <w:rPr>
          <w:lang w:val="en-US"/>
        </w:rPr>
        <w:t>extinction as 2 * mean</w:t>
      </w:r>
      <w:r>
        <w:rPr>
          <w:lang w:val="en-US"/>
        </w:rPr>
        <w:t xml:space="preserve"> migrants per generation we created a graph to show us how much above the extinction threshold (red line) the populations lie. As can be seen in the graph (</w:t>
      </w:r>
      <w:r>
        <w:rPr>
          <w:i/>
          <w:lang w:val="en-US"/>
        </w:rPr>
        <w:t>Figure 3</w:t>
      </w:r>
      <w:r>
        <w:rPr>
          <w:lang w:val="en-US"/>
        </w:rPr>
        <w:t>), the population sizes are very variable at low migration rates</w:t>
      </w:r>
      <w:r w:rsidR="005C4030">
        <w:rPr>
          <w:lang w:val="en-US"/>
        </w:rPr>
        <w:t xml:space="preserve">, the final population sizes lie either </w:t>
      </w:r>
      <w:r w:rsidR="00054DA4">
        <w:rPr>
          <w:lang w:val="en-US"/>
        </w:rPr>
        <w:t>at</w:t>
      </w:r>
      <w:r w:rsidR="005C4030">
        <w:rPr>
          <w:lang w:val="en-US"/>
        </w:rPr>
        <w:t xml:space="preserve"> the extinction threshold or </w:t>
      </w:r>
      <w:r w:rsidR="00054DA4">
        <w:rPr>
          <w:lang w:val="en-US"/>
        </w:rPr>
        <w:t>at the defined maximum</w:t>
      </w:r>
      <w:r w:rsidR="003F6683">
        <w:rPr>
          <w:lang w:val="en-US"/>
        </w:rPr>
        <w:t>.</w:t>
      </w:r>
      <w:r>
        <w:rPr>
          <w:lang w:val="en-US"/>
        </w:rPr>
        <w:t xml:space="preserve"> As the number of migrants increases, the spread of population sizes becomes much more uniform as the average population size starts to hover around 100 individuals.</w:t>
      </w:r>
      <w:r w:rsidR="0060660B">
        <w:rPr>
          <w:lang w:val="en-US"/>
        </w:rPr>
        <w:t xml:space="preserve"> </w:t>
      </w:r>
    </w:p>
    <w:p w14:paraId="59C8D816" w14:textId="77777777" w:rsidR="00222936" w:rsidRDefault="00222936" w:rsidP="00641609">
      <w:pPr>
        <w:rPr>
          <w:lang w:val="en-US"/>
        </w:rPr>
      </w:pPr>
    </w:p>
    <w:p w14:paraId="3DCE6E1D" w14:textId="1E1DA2DF" w:rsidR="00035861" w:rsidRDefault="00F96A7C" w:rsidP="00F96A7C">
      <w:pPr>
        <w:rPr>
          <w:lang w:val="en-US"/>
        </w:rPr>
      </w:pPr>
      <w:r>
        <w:rPr>
          <w:lang w:val="en-US"/>
        </w:rPr>
        <w:t xml:space="preserve">As we were interested in a diploid population, we wanted to visualize the </w:t>
      </w:r>
      <w:r w:rsidR="008C54D2">
        <w:rPr>
          <w:lang w:val="en-US"/>
        </w:rPr>
        <w:t xml:space="preserve">final </w:t>
      </w:r>
      <w:r>
        <w:rPr>
          <w:lang w:val="en-US"/>
        </w:rPr>
        <w:t>allele frequencies (</w:t>
      </w:r>
      <w:r>
        <w:rPr>
          <w:i/>
          <w:lang w:val="en-US"/>
        </w:rPr>
        <w:t>Figure 4</w:t>
      </w:r>
      <w:r>
        <w:rPr>
          <w:lang w:val="en-US"/>
        </w:rPr>
        <w:t>). This allowed us to see if the populations allowed for any real presence of the mutant allele or if it couldn’t really find any purchase in the populations. The graph only shows the allele frequencies of the populations that had a final population size &gt;0.</w:t>
      </w:r>
      <w:r w:rsidR="00035861">
        <w:rPr>
          <w:lang w:val="en-US"/>
        </w:rPr>
        <w:t xml:space="preserve"> </w:t>
      </w:r>
      <w:r>
        <w:rPr>
          <w:lang w:val="en-US"/>
        </w:rPr>
        <w:t>As can be seen in the graph, the populations with no migrants are made up of entirely mutant alleles</w:t>
      </w:r>
      <w:r w:rsidR="003B6E9A">
        <w:rPr>
          <w:lang w:val="en-US"/>
        </w:rPr>
        <w:t>.</w:t>
      </w:r>
      <w:r w:rsidR="00035861">
        <w:rPr>
          <w:lang w:val="en-US"/>
        </w:rPr>
        <w:t xml:space="preserve"> As we start to introduce migrants it becomes clear that the distribution of alleles is a lot more varied.</w:t>
      </w:r>
      <w:r w:rsidR="00F12412">
        <w:rPr>
          <w:lang w:val="en-US"/>
        </w:rPr>
        <w:t xml:space="preserve"> </w:t>
      </w:r>
      <w:r w:rsidR="00035861">
        <w:rPr>
          <w:lang w:val="en-US"/>
        </w:rPr>
        <w:t xml:space="preserve">As the migration reaches the critical amounts of </w:t>
      </w:r>
      <w:r w:rsidR="00A04AB4">
        <w:rPr>
          <w:lang w:val="en-US"/>
        </w:rPr>
        <w:t>8-10,</w:t>
      </w:r>
      <w:r w:rsidR="00035861">
        <w:rPr>
          <w:lang w:val="en-US"/>
        </w:rPr>
        <w:t xml:space="preserve"> we see the that the mutant allele can never really find any purchase. However, it is also never completely eradicated</w:t>
      </w:r>
      <w:r w:rsidR="00591A1B">
        <w:rPr>
          <w:lang w:val="en-US"/>
        </w:rPr>
        <w:t>.</w:t>
      </w:r>
    </w:p>
    <w:p w14:paraId="30F1DACA" w14:textId="1D2DA2EC" w:rsidR="002077CC" w:rsidRDefault="000D7B31" w:rsidP="00222936">
      <w:pPr>
        <w:rPr>
          <w:lang w:val="en-US"/>
        </w:rPr>
      </w:pPr>
      <w:r>
        <w:rPr>
          <w:lang w:val="en-US"/>
        </w:rPr>
        <w:t>Our model also allowed us to generate a graph with the generation at which the maximum was reached (</w:t>
      </w:r>
      <w:r>
        <w:rPr>
          <w:i/>
          <w:lang w:val="en-US"/>
        </w:rPr>
        <w:t>Figure 5</w:t>
      </w:r>
      <w:r>
        <w:rPr>
          <w:lang w:val="en-US"/>
        </w:rPr>
        <w:t xml:space="preserve">). It is important to note that this graph only goes up to 7 migrants per generation because after that, no more generations reach the maximum. </w:t>
      </w:r>
      <w:r w:rsidR="00A04AB4">
        <w:rPr>
          <w:lang w:val="en-US"/>
        </w:rPr>
        <w:t>The</w:t>
      </w:r>
      <w:r>
        <w:rPr>
          <w:lang w:val="en-US"/>
        </w:rPr>
        <w:t xml:space="preserve"> time to maximum increases with incoming migrants. This shows that the migration of the dominant, deleterious genotype is bad for the </w:t>
      </w:r>
      <w:r w:rsidR="002077CC">
        <w:rPr>
          <w:lang w:val="en-US"/>
        </w:rPr>
        <w:t>rescue</w:t>
      </w:r>
      <w:r>
        <w:rPr>
          <w:lang w:val="en-US"/>
        </w:rPr>
        <w:t xml:space="preserve"> of the population.</w:t>
      </w:r>
    </w:p>
    <w:p w14:paraId="37F65F1A" w14:textId="31375A61" w:rsidR="00222936" w:rsidRDefault="0076222F" w:rsidP="0076222F">
      <w:pPr>
        <w:rPr>
          <w:lang w:val="en-US"/>
        </w:rPr>
      </w:pPr>
      <w:r>
        <w:rPr>
          <w:lang w:val="en-US"/>
        </w:rPr>
        <w:t>We didn’t just simulate the scenario with a recessive mutation, but also with heterozygote intermediate and a dominant mutation.</w:t>
      </w:r>
      <w:r w:rsidR="007172F0">
        <w:rPr>
          <w:lang w:val="en-US"/>
        </w:rPr>
        <w:t xml:space="preserve"> </w:t>
      </w:r>
      <w:r>
        <w:rPr>
          <w:lang w:val="en-US"/>
        </w:rPr>
        <w:t>In both cases we see a large increase in the number of populations that reached the maximum population size (</w:t>
      </w:r>
      <w:r>
        <w:rPr>
          <w:i/>
          <w:lang w:val="en-US"/>
        </w:rPr>
        <w:t>Figure 6</w:t>
      </w:r>
      <w:r>
        <w:rPr>
          <w:lang w:val="en-US"/>
        </w:rPr>
        <w:t xml:space="preserve">). The populations that </w:t>
      </w:r>
      <w:r w:rsidR="00B15132">
        <w:rPr>
          <w:lang w:val="en-US"/>
        </w:rPr>
        <w:t>persisted until</w:t>
      </w:r>
      <w:r>
        <w:rPr>
          <w:lang w:val="en-US"/>
        </w:rPr>
        <w:t xml:space="preserve"> </w:t>
      </w:r>
      <w:proofErr w:type="spellStart"/>
      <w:r>
        <w:rPr>
          <w:lang w:val="en-US"/>
        </w:rPr>
        <w:t>t_max</w:t>
      </w:r>
      <w:proofErr w:type="spellEnd"/>
      <w:r>
        <w:rPr>
          <w:lang w:val="en-US"/>
        </w:rPr>
        <w:t xml:space="preserve"> that were so prevalent in our original model (</w:t>
      </w:r>
      <w:r>
        <w:rPr>
          <w:i/>
          <w:color w:val="000000" w:themeColor="text1"/>
          <w:lang w:val="en-US"/>
        </w:rPr>
        <w:t>F</w:t>
      </w:r>
      <w:r w:rsidRPr="00150CF6">
        <w:rPr>
          <w:i/>
          <w:color w:val="000000" w:themeColor="text1"/>
          <w:lang w:val="en-US"/>
        </w:rPr>
        <w:t>igure 1</w:t>
      </w:r>
      <w:r>
        <w:rPr>
          <w:lang w:val="en-US"/>
        </w:rPr>
        <w:t>) have completely disappeared.</w:t>
      </w:r>
    </w:p>
    <w:p w14:paraId="1B509F0A" w14:textId="6DABD466" w:rsidR="00416073" w:rsidRDefault="0001494C">
      <w:pPr>
        <w:rPr>
          <w:lang w:val="en-US"/>
        </w:rPr>
      </w:pPr>
      <w:r>
        <w:rPr>
          <w:lang w:val="en-US"/>
        </w:rPr>
        <w:br w:type="page"/>
      </w:r>
    </w:p>
    <w:p w14:paraId="6506033E" w14:textId="096E1826" w:rsidR="00917D9B" w:rsidRDefault="002D7165">
      <w:pPr>
        <w:rPr>
          <w:b/>
          <w:bCs/>
          <w:lang w:val="en-US"/>
        </w:rPr>
      </w:pPr>
      <w:r>
        <w:rPr>
          <w:noProof/>
          <w:lang w:val="en-US"/>
        </w:rPr>
        <w:lastRenderedPageBreak/>
        <mc:AlternateContent>
          <mc:Choice Requires="wpg">
            <w:drawing>
              <wp:anchor distT="0" distB="0" distL="114300" distR="114300" simplePos="0" relativeHeight="251658240" behindDoc="0" locked="0" layoutInCell="1" allowOverlap="1" wp14:anchorId="79C3ACB2" wp14:editId="3B9AA6FB">
                <wp:simplePos x="0" y="0"/>
                <wp:positionH relativeFrom="column">
                  <wp:posOffset>110490</wp:posOffset>
                </wp:positionH>
                <wp:positionV relativeFrom="paragraph">
                  <wp:posOffset>3962169</wp:posOffset>
                </wp:positionV>
                <wp:extent cx="5680075" cy="4682490"/>
                <wp:effectExtent l="0" t="0" r="0" b="3810"/>
                <wp:wrapTight wrapText="bothSides">
                  <wp:wrapPolygon edited="0">
                    <wp:start x="0" y="0"/>
                    <wp:lineTo x="0" y="14295"/>
                    <wp:lineTo x="773" y="14998"/>
                    <wp:lineTo x="773" y="21559"/>
                    <wp:lineTo x="21540" y="21559"/>
                    <wp:lineTo x="21540" y="14353"/>
                    <wp:lineTo x="20767" y="14060"/>
                    <wp:lineTo x="20767" y="0"/>
                    <wp:lineTo x="0" y="0"/>
                  </wp:wrapPolygon>
                </wp:wrapTight>
                <wp:docPr id="950146672" name="Gruppieren 2"/>
                <wp:cNvGraphicFramePr/>
                <a:graphic xmlns:a="http://schemas.openxmlformats.org/drawingml/2006/main">
                  <a:graphicData uri="http://schemas.microsoft.com/office/word/2010/wordprocessingGroup">
                    <wpg:wgp>
                      <wpg:cNvGrpSpPr/>
                      <wpg:grpSpPr>
                        <a:xfrm>
                          <a:off x="0" y="0"/>
                          <a:ext cx="5680075" cy="4682490"/>
                          <a:chOff x="0" y="0"/>
                          <a:chExt cx="2726055" cy="2486025"/>
                        </a:xfrm>
                      </wpg:grpSpPr>
                      <pic:pic xmlns:pic="http://schemas.openxmlformats.org/drawingml/2006/picture">
                        <pic:nvPicPr>
                          <pic:cNvPr id="4" name="Picture 4" descr="A comparison of a graph&#10;&#10;Description automatically generated with medium confidence"/>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14295" cy="1642110"/>
                          </a:xfrm>
                          <a:prstGeom prst="rect">
                            <a:avLst/>
                          </a:prstGeom>
                        </pic:spPr>
                      </pic:pic>
                      <wps:wsp>
                        <wps:cNvPr id="5" name="Text Box 5"/>
                        <wps:cNvSpPr txBox="1"/>
                        <wps:spPr>
                          <a:xfrm>
                            <a:off x="111760" y="1661160"/>
                            <a:ext cx="2614295" cy="824865"/>
                          </a:xfrm>
                          <a:prstGeom prst="rect">
                            <a:avLst/>
                          </a:prstGeom>
                          <a:solidFill>
                            <a:prstClr val="white"/>
                          </a:solidFill>
                          <a:ln>
                            <a:noFill/>
                          </a:ln>
                        </wps:spPr>
                        <wps:txbx>
                          <w:txbxContent>
                            <w:p w14:paraId="3E98501D" w14:textId="37489A8B" w:rsidR="005C47BE" w:rsidRPr="00FD7B26" w:rsidRDefault="005C47BE" w:rsidP="005C47BE">
                              <w:pPr>
                                <w:pStyle w:val="Beschriftung"/>
                                <w:rPr>
                                  <w:noProof/>
                                  <w:lang w:val="en-US"/>
                                </w:rPr>
                              </w:pPr>
                              <w:r w:rsidRPr="00CC2BF9">
                                <w:rPr>
                                  <w:lang w:val="en-US"/>
                                </w:rPr>
                                <w:t>Figure</w:t>
                              </w:r>
                              <w:r w:rsidR="00212611" w:rsidRPr="00212611">
                                <w:rPr>
                                  <w:lang w:val="en-US"/>
                                </w:rPr>
                                <w:t xml:space="preserve"> 2</w:t>
                              </w:r>
                              <w:r>
                                <w:rPr>
                                  <w:lang w:val="en-US"/>
                                </w:rPr>
                                <w:t>: Same graphs as figure 1 but with only migrants 2-7.</w:t>
                              </w:r>
                              <w:r w:rsidR="00EB7FC6">
                                <w:rPr>
                                  <w:lang w:val="en-US"/>
                                </w:rPr>
                                <w:t xml:space="preserve"> Here we simulated 10</w:t>
                              </w:r>
                              <w:r w:rsidR="002B04AE">
                                <w:rPr>
                                  <w:lang w:val="en-US"/>
                                </w:rPr>
                                <w:t>’000 repetitions</w:t>
                              </w:r>
                              <w:r>
                                <w:rPr>
                                  <w:lang w:val="en-US"/>
                                </w:rPr>
                                <w:t>.</w:t>
                              </w:r>
                              <w:r w:rsidR="00931033">
                                <w:rPr>
                                  <w:lang w:val="en-US"/>
                                </w:rPr>
                                <w:t xml:space="preserve"> Redoing th</w:t>
                              </w:r>
                              <w:r w:rsidR="001B428F">
                                <w:rPr>
                                  <w:lang w:val="en-US"/>
                                </w:rPr>
                                <w:t xml:space="preserve">ese </w:t>
                              </w:r>
                              <w:r w:rsidR="00931033">
                                <w:rPr>
                                  <w:lang w:val="en-US"/>
                                </w:rPr>
                                <w:t>graph</w:t>
                              </w:r>
                              <w:r w:rsidR="001B428F">
                                <w:rPr>
                                  <w:lang w:val="en-US"/>
                                </w:rPr>
                                <w:t>s</w:t>
                              </w:r>
                              <w:r w:rsidR="00931033">
                                <w:rPr>
                                  <w:lang w:val="en-US"/>
                                </w:rPr>
                                <w:t xml:space="preserve"> allows us to discard the idea that the number of populations that reaches rescue increases again around 5 migrants per gener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C3ACB2" id="Gruppieren 2" o:spid="_x0000_s1026" style="position:absolute;margin-left:8.7pt;margin-top:312pt;width:447.25pt;height:368.7pt;z-index:251658240;mso-width-relative:margin;mso-height-relative:margin" coordsize="27260,248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alt="A comparison of a graph&#10;&#10;Description automatically generated with medium confidence" style="position:absolute;width:26142;height:164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">
                  <v:imagedata r:id="rId9" o:title="A comparison of a graph&#10;&#10;Description automatically generated with medium confidence"/>
                </v:shape>
                <v:shapetype id="_x0000_t202" coordsize="21600,21600" o:spt="202" path="m,l,21600r21600,l21600,xe">
                  <v:stroke joinstyle="miter"/>
                  <v:path gradientshapeok="t" o:connecttype="rect"/>
                </v:shapetype>
                <v:shape id="Text Box 5" o:spid="_x0000_s1028" type="#_x0000_t202" style="position:absolute;left:1117;top:16611;width:26143;height:8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14:paraId="3E98501D" w14:textId="37489A8B" w:rsidR="005C47BE" w:rsidRPr="00FD7B26" w:rsidRDefault="005C47BE" w:rsidP="005C47BE">
                        <w:pPr>
                          <w:pStyle w:val="Beschriftung"/>
                          <w:rPr>
                            <w:noProof/>
                            <w:lang w:val="en-US"/>
                          </w:rPr>
                        </w:pPr>
                        <w:r w:rsidRPr="00CC2BF9">
                          <w:rPr>
                            <w:lang w:val="en-US"/>
                          </w:rPr>
                          <w:t>Figure</w:t>
                        </w:r>
                        <w:r w:rsidR="00212611" w:rsidRPr="00212611">
                          <w:rPr>
                            <w:lang w:val="en-US"/>
                          </w:rPr>
                          <w:t xml:space="preserve"> 2</w:t>
                        </w:r>
                        <w:r>
                          <w:rPr>
                            <w:lang w:val="en-US"/>
                          </w:rPr>
                          <w:t>: Same graphs as figure 1 but with only migrants 2-7.</w:t>
                        </w:r>
                        <w:r w:rsidR="00EB7FC6">
                          <w:rPr>
                            <w:lang w:val="en-US"/>
                          </w:rPr>
                          <w:t xml:space="preserve"> Here we simulated 10</w:t>
                        </w:r>
                        <w:r w:rsidR="002B04AE">
                          <w:rPr>
                            <w:lang w:val="en-US"/>
                          </w:rPr>
                          <w:t>’000 repetitions</w:t>
                        </w:r>
                        <w:r>
                          <w:rPr>
                            <w:lang w:val="en-US"/>
                          </w:rPr>
                          <w:t>.</w:t>
                        </w:r>
                        <w:r w:rsidR="00931033">
                          <w:rPr>
                            <w:lang w:val="en-US"/>
                          </w:rPr>
                          <w:t xml:space="preserve"> Redoing th</w:t>
                        </w:r>
                        <w:r w:rsidR="001B428F">
                          <w:rPr>
                            <w:lang w:val="en-US"/>
                          </w:rPr>
                          <w:t xml:space="preserve">ese </w:t>
                        </w:r>
                        <w:r w:rsidR="00931033">
                          <w:rPr>
                            <w:lang w:val="en-US"/>
                          </w:rPr>
                          <w:t>graph</w:t>
                        </w:r>
                        <w:r w:rsidR="001B428F">
                          <w:rPr>
                            <w:lang w:val="en-US"/>
                          </w:rPr>
                          <w:t>s</w:t>
                        </w:r>
                        <w:r w:rsidR="00931033">
                          <w:rPr>
                            <w:lang w:val="en-US"/>
                          </w:rPr>
                          <w:t xml:space="preserve"> allows us to discard the idea that the number of populations that reaches rescue increases again around 5 migrants per generation</w:t>
                        </w:r>
                      </w:p>
                    </w:txbxContent>
                  </v:textbox>
                </v:shape>
                <w10:wrap type="tight"/>
              </v:group>
            </w:pict>
          </mc:Fallback>
        </mc:AlternateContent>
      </w:r>
      <w:r>
        <w:rPr>
          <w:noProof/>
          <w:lang w:val="en-US"/>
        </w:rPr>
        <mc:AlternateContent>
          <mc:Choice Requires="wpg">
            <w:drawing>
              <wp:anchor distT="0" distB="0" distL="114300" distR="114300" simplePos="0" relativeHeight="251655168" behindDoc="0" locked="0" layoutInCell="1" allowOverlap="1" wp14:anchorId="5B17B1EE" wp14:editId="0991F3FA">
                <wp:simplePos x="0" y="0"/>
                <wp:positionH relativeFrom="margin">
                  <wp:align>left</wp:align>
                </wp:positionH>
                <wp:positionV relativeFrom="paragraph">
                  <wp:posOffset>298450</wp:posOffset>
                </wp:positionV>
                <wp:extent cx="5306695" cy="4849495"/>
                <wp:effectExtent l="0" t="0" r="1905" b="1905"/>
                <wp:wrapTight wrapText="bothSides">
                  <wp:wrapPolygon edited="0">
                    <wp:start x="0" y="0"/>
                    <wp:lineTo x="0" y="12614"/>
                    <wp:lineTo x="10804" y="12671"/>
                    <wp:lineTo x="1034" y="13123"/>
                    <wp:lineTo x="414" y="13123"/>
                    <wp:lineTo x="414" y="21552"/>
                    <wp:lineTo x="21556" y="21552"/>
                    <wp:lineTo x="21556" y="13123"/>
                    <wp:lineTo x="10804" y="12671"/>
                    <wp:lineTo x="21246" y="12614"/>
                    <wp:lineTo x="21143" y="0"/>
                    <wp:lineTo x="0" y="0"/>
                  </wp:wrapPolygon>
                </wp:wrapTight>
                <wp:docPr id="152857757" name="Gruppieren 1"/>
                <wp:cNvGraphicFramePr/>
                <a:graphic xmlns:a="http://schemas.openxmlformats.org/drawingml/2006/main">
                  <a:graphicData uri="http://schemas.microsoft.com/office/word/2010/wordprocessingGroup">
                    <wpg:wgp>
                      <wpg:cNvGrpSpPr/>
                      <wpg:grpSpPr>
                        <a:xfrm>
                          <a:off x="0" y="0"/>
                          <a:ext cx="5307106" cy="4849906"/>
                          <a:chOff x="-66040" y="-15240"/>
                          <a:chExt cx="2678430" cy="2830830"/>
                        </a:xfrm>
                      </wpg:grpSpPr>
                      <pic:pic xmlns:pic="http://schemas.openxmlformats.org/drawingml/2006/picture">
                        <pic:nvPicPr>
                          <pic:cNvPr id="2" name="Picture 2" descr="A comparison of a number of migrants&#10;&#10;Description automatically generated"/>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66040" y="-15240"/>
                            <a:ext cx="2612390" cy="1654175"/>
                          </a:xfrm>
                          <a:prstGeom prst="rect">
                            <a:avLst/>
                          </a:prstGeom>
                        </pic:spPr>
                      </pic:pic>
                      <wps:wsp>
                        <wps:cNvPr id="1" name="Text Box 1"/>
                        <wps:cNvSpPr txBox="1"/>
                        <wps:spPr>
                          <a:xfrm>
                            <a:off x="0" y="1711960"/>
                            <a:ext cx="2612390" cy="1103630"/>
                          </a:xfrm>
                          <a:prstGeom prst="rect">
                            <a:avLst/>
                          </a:prstGeom>
                          <a:solidFill>
                            <a:prstClr val="white"/>
                          </a:solidFill>
                          <a:ln>
                            <a:noFill/>
                          </a:ln>
                        </wps:spPr>
                        <wps:txbx>
                          <w:txbxContent>
                            <w:p w14:paraId="2A41FD55" w14:textId="587ADCA4" w:rsidR="005C47BE" w:rsidRPr="006911C2" w:rsidRDefault="005C47BE" w:rsidP="005C47BE">
                              <w:pPr>
                                <w:pStyle w:val="Beschriftung"/>
                                <w:rPr>
                                  <w:noProof/>
                                  <w:lang w:val="en-US"/>
                                </w:rPr>
                              </w:pPr>
                              <w:r w:rsidRPr="00CC2BF9">
                                <w:rPr>
                                  <w:lang w:val="en-US"/>
                                </w:rPr>
                                <w:t>Figure</w:t>
                              </w:r>
                              <w:r w:rsidR="00212611">
                                <w:rPr>
                                  <w:lang w:val="en-US"/>
                                </w:rPr>
                                <w:t xml:space="preserve"> 1</w:t>
                              </w:r>
                              <w:r>
                                <w:rPr>
                                  <w:lang w:val="en-US"/>
                                </w:rPr>
                                <w:t>: The graph (left) show</w:t>
                              </w:r>
                              <w:r w:rsidR="00FA43DF">
                                <w:rPr>
                                  <w:lang w:val="en-US"/>
                                </w:rPr>
                                <w:t>s</w:t>
                              </w:r>
                              <w:r>
                                <w:rPr>
                                  <w:lang w:val="en-US"/>
                                </w:rPr>
                                <w:t xml:space="preserve"> the relative </w:t>
                              </w:r>
                              <w:r w:rsidR="0097326A">
                                <w:rPr>
                                  <w:lang w:val="en-US"/>
                                </w:rPr>
                                <w:t>number</w:t>
                              </w:r>
                              <w:r>
                                <w:rPr>
                                  <w:lang w:val="en-US"/>
                                </w:rPr>
                                <w:t xml:space="preserve"> of simulated populations that reached each of the three predefined conclusions. The gr</w:t>
                              </w:r>
                              <w:r w:rsidR="00C26B2F">
                                <w:rPr>
                                  <w:lang w:val="en-US"/>
                                </w:rPr>
                                <w:t>a</w:t>
                              </w:r>
                              <w:r>
                                <w:rPr>
                                  <w:lang w:val="en-US"/>
                                </w:rPr>
                                <w:t>ph on the right highlights the percentage of populations for each number of migrants that reached rescue.</w:t>
                              </w:r>
                              <w:r w:rsidR="00931033">
                                <w:rPr>
                                  <w:lang w:val="en-US"/>
                                </w:rPr>
                                <w:t xml:space="preserve"> This graph show that rescue is possible at low migration rates but declines drastically with the number of incoming migra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17B1EE" id="Gruppieren 1" o:spid="_x0000_s1029" style="position:absolute;margin-left:0;margin-top:23.5pt;width:417.85pt;height:381.85pt;z-index:251655168;mso-position-horizontal:left;mso-position-horizontal-relative:margin;mso-width-relative:margin;mso-height-relative:margin" coordorigin="-660,-152" coordsize="26784,28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">
                <v:shape id="Picture 2" o:spid="_x0000_s1030" type="#_x0000_t75" alt="A comparison of a number of migrants&#10;&#10;Description automatically generated" style="position:absolute;left:-660;top:-152;width:26123;height:16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">
                  <v:imagedata r:id="rId11" o:title="A comparison of a number of migrants&#10;&#10;Description automatically generated"/>
                </v:shape>
                <v:shape id="Text Box 1" o:spid="_x0000_s1031" type="#_x0000_t202" style="position:absolute;top:17119;width:26123;height:110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" stroked="f">
                  <v:textbox inset="0,0,0,0">
                    <w:txbxContent>
                      <w:p w14:paraId="2A41FD55" w14:textId="587ADCA4" w:rsidR="005C47BE" w:rsidRPr="006911C2" w:rsidRDefault="005C47BE" w:rsidP="005C47BE">
                        <w:pPr>
                          <w:pStyle w:val="Beschriftung"/>
                          <w:rPr>
                            <w:noProof/>
                            <w:lang w:val="en-US"/>
                          </w:rPr>
                        </w:pPr>
                        <w:r w:rsidRPr="00CC2BF9">
                          <w:rPr>
                            <w:lang w:val="en-US"/>
                          </w:rPr>
                          <w:t>Figure</w:t>
                        </w:r>
                        <w:r w:rsidR="00212611">
                          <w:rPr>
                            <w:lang w:val="en-US"/>
                          </w:rPr>
                          <w:t xml:space="preserve"> 1</w:t>
                        </w:r>
                        <w:r>
                          <w:rPr>
                            <w:lang w:val="en-US"/>
                          </w:rPr>
                          <w:t>: The graph (left) show</w:t>
                        </w:r>
                        <w:r w:rsidR="00FA43DF">
                          <w:rPr>
                            <w:lang w:val="en-US"/>
                          </w:rPr>
                          <w:t>s</w:t>
                        </w:r>
                        <w:r>
                          <w:rPr>
                            <w:lang w:val="en-US"/>
                          </w:rPr>
                          <w:t xml:space="preserve"> the relative </w:t>
                        </w:r>
                        <w:r w:rsidR="0097326A">
                          <w:rPr>
                            <w:lang w:val="en-US"/>
                          </w:rPr>
                          <w:t>number</w:t>
                        </w:r>
                        <w:r>
                          <w:rPr>
                            <w:lang w:val="en-US"/>
                          </w:rPr>
                          <w:t xml:space="preserve"> of simulated populations that reached each of the three predefined conclusions. The gr</w:t>
                        </w:r>
                        <w:r w:rsidR="00C26B2F">
                          <w:rPr>
                            <w:lang w:val="en-US"/>
                          </w:rPr>
                          <w:t>a</w:t>
                        </w:r>
                        <w:r>
                          <w:rPr>
                            <w:lang w:val="en-US"/>
                          </w:rPr>
                          <w:t>ph on the right highlights the percentage of populations for each number of migrants that reached rescue.</w:t>
                        </w:r>
                        <w:r w:rsidR="00931033">
                          <w:rPr>
                            <w:lang w:val="en-US"/>
                          </w:rPr>
                          <w:t xml:space="preserve"> This graph show that rescue is possible at low migration rates but declines drastically with the number of incoming migrants.</w:t>
                        </w:r>
                      </w:p>
                    </w:txbxContent>
                  </v:textbox>
                </v:shape>
                <w10:wrap type="tight" anchorx="margin"/>
              </v:group>
            </w:pict>
          </mc:Fallback>
        </mc:AlternateContent>
      </w:r>
      <w:r w:rsidR="00917D9B">
        <w:rPr>
          <w:b/>
          <w:bCs/>
          <w:lang w:val="en-US"/>
        </w:rPr>
        <w:br w:type="page"/>
      </w:r>
    </w:p>
    <w:p w14:paraId="43713A3D" w14:textId="62F3854B" w:rsidR="00C92D60" w:rsidRDefault="00C92D60">
      <w:pPr>
        <w:rPr>
          <w:b/>
          <w:bCs/>
          <w:lang w:val="en-US"/>
        </w:rPr>
      </w:pPr>
    </w:p>
    <w:p w14:paraId="5C592AF7" w14:textId="7D00F94B" w:rsidR="001B428F" w:rsidRDefault="001B428F">
      <w:pPr>
        <w:rPr>
          <w:b/>
          <w:bCs/>
          <w:lang w:val="en-US"/>
        </w:rPr>
      </w:pPr>
      <w:r>
        <w:rPr>
          <w:noProof/>
          <w:lang w:val="en-US"/>
        </w:rPr>
        <mc:AlternateContent>
          <mc:Choice Requires="wpg">
            <w:drawing>
              <wp:anchor distT="0" distB="0" distL="114300" distR="114300" simplePos="0" relativeHeight="251678720" behindDoc="0" locked="0" layoutInCell="1" allowOverlap="1" wp14:anchorId="57C4A1EB" wp14:editId="25FC9613">
                <wp:simplePos x="0" y="0"/>
                <wp:positionH relativeFrom="column">
                  <wp:posOffset>434340</wp:posOffset>
                </wp:positionH>
                <wp:positionV relativeFrom="paragraph">
                  <wp:posOffset>4492625</wp:posOffset>
                </wp:positionV>
                <wp:extent cx="5030470" cy="3451860"/>
                <wp:effectExtent l="0" t="0" r="0" b="0"/>
                <wp:wrapTight wrapText="bothSides">
                  <wp:wrapPolygon edited="0">
                    <wp:start x="0" y="0"/>
                    <wp:lineTo x="0" y="21457"/>
                    <wp:lineTo x="21513" y="21457"/>
                    <wp:lineTo x="21513" y="0"/>
                    <wp:lineTo x="0" y="0"/>
                  </wp:wrapPolygon>
                </wp:wrapTight>
                <wp:docPr id="1094707753" name="Gruppieren 4"/>
                <wp:cNvGraphicFramePr/>
                <a:graphic xmlns:a="http://schemas.openxmlformats.org/drawingml/2006/main">
                  <a:graphicData uri="http://schemas.microsoft.com/office/word/2010/wordprocessingGroup">
                    <wpg:wgp>
                      <wpg:cNvGrpSpPr/>
                      <wpg:grpSpPr>
                        <a:xfrm>
                          <a:off x="0" y="0"/>
                          <a:ext cx="5030470" cy="3451860"/>
                          <a:chOff x="0" y="0"/>
                          <a:chExt cx="2525395" cy="2351206"/>
                        </a:xfrm>
                      </wpg:grpSpPr>
                      <pic:pic xmlns:pic="http://schemas.openxmlformats.org/drawingml/2006/picture">
                        <pic:nvPicPr>
                          <pic:cNvPr id="1068420768" name="Picture 8" descr="A graph of a number of people with blue lines&#10;&#10;Description automatically generated"/>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5080" y="0"/>
                            <a:ext cx="2520315" cy="1551940"/>
                          </a:xfrm>
                          <a:prstGeom prst="rect">
                            <a:avLst/>
                          </a:prstGeom>
                        </pic:spPr>
                      </pic:pic>
                      <wps:wsp>
                        <wps:cNvPr id="1516259982" name="Text Box 9"/>
                        <wps:cNvSpPr txBox="1"/>
                        <wps:spPr>
                          <a:xfrm>
                            <a:off x="0" y="1605280"/>
                            <a:ext cx="2520315" cy="745926"/>
                          </a:xfrm>
                          <a:prstGeom prst="rect">
                            <a:avLst/>
                          </a:prstGeom>
                          <a:solidFill>
                            <a:prstClr val="white"/>
                          </a:solidFill>
                          <a:ln>
                            <a:noFill/>
                          </a:ln>
                        </wps:spPr>
                        <wps:txbx>
                          <w:txbxContent>
                            <w:p w14:paraId="23B9C0D5" w14:textId="45841B1B" w:rsidR="0001494C" w:rsidRPr="003E4E59" w:rsidRDefault="0001494C" w:rsidP="0001494C">
                              <w:pPr>
                                <w:pStyle w:val="Beschriftung"/>
                                <w:rPr>
                                  <w:noProof/>
                                  <w:lang w:val="en-US"/>
                                </w:rPr>
                              </w:pPr>
                              <w:r w:rsidRPr="00CC2BF9">
                                <w:rPr>
                                  <w:lang w:val="en-US"/>
                                </w:rPr>
                                <w:t xml:space="preserve">Figure </w:t>
                              </w:r>
                              <w:r w:rsidR="00212611">
                                <w:rPr>
                                  <w:lang w:val="en-US"/>
                                </w:rPr>
                                <w:t>4</w:t>
                              </w:r>
                              <w:r>
                                <w:rPr>
                                  <w:lang w:val="en-US"/>
                                </w:rPr>
                                <w:t>: Distribution of final allele frequencies by migration per generation excluding populations with a final population size of 0</w:t>
                              </w:r>
                              <w:r w:rsidR="00C500D2">
                                <w:rPr>
                                  <w:lang w:val="en-US"/>
                                </w:rPr>
                                <w:t>.</w:t>
                              </w:r>
                              <w:r w:rsidR="006378EE">
                                <w:rPr>
                                  <w:lang w:val="en-US"/>
                                </w:rPr>
                                <w:t xml:space="preserve"> Density</w:t>
                              </w:r>
                              <w:r w:rsidR="00E83130">
                                <w:rPr>
                                  <w:lang w:val="en-US"/>
                                </w:rPr>
                                <w:t xml:space="preserve"> of datapoints</w:t>
                              </w:r>
                              <w:r w:rsidR="006378EE">
                                <w:rPr>
                                  <w:lang w:val="en-US"/>
                                </w:rPr>
                                <w:t xml:space="preserve"> is indicated by the </w:t>
                              </w:r>
                              <w:r w:rsidR="004C60BA">
                                <w:rPr>
                                  <w:lang w:val="en-US"/>
                                </w:rPr>
                                <w:t>horizontal wi</w:t>
                              </w:r>
                              <w:r w:rsidR="00E83130">
                                <w:rPr>
                                  <w:lang w:val="en-US"/>
                                </w:rPr>
                                <w:t>d</w:t>
                              </w:r>
                              <w:r w:rsidR="004C60BA">
                                <w:rPr>
                                  <w:lang w:val="en-US"/>
                                </w:rPr>
                                <w:t xml:space="preserve">th of the blue </w:t>
                              </w:r>
                              <w:r w:rsidR="00E83130">
                                <w:rPr>
                                  <w:lang w:val="en-US"/>
                                </w:rPr>
                                <w:t>strip.</w:t>
                              </w:r>
                              <w:r w:rsidR="00C500D2">
                                <w:rPr>
                                  <w:lang w:val="en-US"/>
                                </w:rPr>
                                <w:t xml:space="preserve"> At 0 migrants the only way the population can survive is if the mutant gene takes over while at larger migration rates, the mutation becomes rare and rarer</w:t>
                              </w:r>
                              <w:r w:rsidR="002E1747">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7C4A1EB" id="Gruppieren 4" o:spid="_x0000_s1032" style="position:absolute;margin-left:34.2pt;margin-top:353.75pt;width:396.1pt;height:271.8pt;z-index:251678720;mso-width-relative:margin;mso-height-relative:margin" coordsize="25253,235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">
                <v:shape id="Picture 8" o:spid="_x0000_s1033" type="#_x0000_t75" alt="A graph of a number of people with blue lines&#10;&#10;Description automatically generated" style="position:absolute;left:50;width:25203;height:155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">
                  <v:imagedata r:id="rId13" o:title="A graph of a number of people with blue lines&#10;&#10;Description automatically generated"/>
                </v:shape>
                <v:shape id="Text Box 9" o:spid="_x0000_s1034" type="#_x0000_t202" style="position:absolute;top:16052;width:25203;height:7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" stroked="f">
                  <v:textbox inset="0,0,0,0">
                    <w:txbxContent>
                      <w:p w14:paraId="23B9C0D5" w14:textId="45841B1B" w:rsidR="0001494C" w:rsidRPr="003E4E59" w:rsidRDefault="0001494C" w:rsidP="0001494C">
                        <w:pPr>
                          <w:pStyle w:val="Beschriftung"/>
                          <w:rPr>
                            <w:noProof/>
                            <w:lang w:val="en-US"/>
                          </w:rPr>
                        </w:pPr>
                        <w:r w:rsidRPr="00CC2BF9">
                          <w:rPr>
                            <w:lang w:val="en-US"/>
                          </w:rPr>
                          <w:t xml:space="preserve">Figure </w:t>
                        </w:r>
                        <w:r w:rsidR="00212611">
                          <w:rPr>
                            <w:lang w:val="en-US"/>
                          </w:rPr>
                          <w:t>4</w:t>
                        </w:r>
                        <w:r>
                          <w:rPr>
                            <w:lang w:val="en-US"/>
                          </w:rPr>
                          <w:t>: Distribution of final allele frequencies by migration per generation excluding populations with a final population size of 0</w:t>
                        </w:r>
                        <w:r w:rsidR="00C500D2">
                          <w:rPr>
                            <w:lang w:val="en-US"/>
                          </w:rPr>
                          <w:t>.</w:t>
                        </w:r>
                        <w:r w:rsidR="006378EE">
                          <w:rPr>
                            <w:lang w:val="en-US"/>
                          </w:rPr>
                          <w:t xml:space="preserve"> Density</w:t>
                        </w:r>
                        <w:r w:rsidR="00E83130">
                          <w:rPr>
                            <w:lang w:val="en-US"/>
                          </w:rPr>
                          <w:t xml:space="preserve"> of datapoints</w:t>
                        </w:r>
                        <w:r w:rsidR="006378EE">
                          <w:rPr>
                            <w:lang w:val="en-US"/>
                          </w:rPr>
                          <w:t xml:space="preserve"> is indicated by the </w:t>
                        </w:r>
                        <w:r w:rsidR="004C60BA">
                          <w:rPr>
                            <w:lang w:val="en-US"/>
                          </w:rPr>
                          <w:t>horizontal wi</w:t>
                        </w:r>
                        <w:r w:rsidR="00E83130">
                          <w:rPr>
                            <w:lang w:val="en-US"/>
                          </w:rPr>
                          <w:t>d</w:t>
                        </w:r>
                        <w:r w:rsidR="004C60BA">
                          <w:rPr>
                            <w:lang w:val="en-US"/>
                          </w:rPr>
                          <w:t xml:space="preserve">th of the blue </w:t>
                        </w:r>
                        <w:r w:rsidR="00E83130">
                          <w:rPr>
                            <w:lang w:val="en-US"/>
                          </w:rPr>
                          <w:t>strip.</w:t>
                        </w:r>
                        <w:r w:rsidR="00C500D2">
                          <w:rPr>
                            <w:lang w:val="en-US"/>
                          </w:rPr>
                          <w:t xml:space="preserve"> At 0 migrants the only way the population can survive is if the mutant gene takes over while at larger migration rates, the mutation becomes rare and rarer</w:t>
                        </w:r>
                        <w:r w:rsidR="002E1747">
                          <w:rPr>
                            <w:lang w:val="en-US"/>
                          </w:rPr>
                          <w:t>.</w:t>
                        </w:r>
                      </w:p>
                    </w:txbxContent>
                  </v:textbox>
                </v:shape>
                <w10:wrap type="tight"/>
              </v:group>
            </w:pict>
          </mc:Fallback>
        </mc:AlternateContent>
      </w:r>
      <w:r>
        <w:rPr>
          <w:noProof/>
          <w:lang w:val="en-US"/>
        </w:rPr>
        <mc:AlternateContent>
          <mc:Choice Requires="wpg">
            <w:drawing>
              <wp:anchor distT="0" distB="0" distL="114300" distR="114300" simplePos="0" relativeHeight="251662336" behindDoc="0" locked="0" layoutInCell="1" allowOverlap="1" wp14:anchorId="655371D5" wp14:editId="65AE9223">
                <wp:simplePos x="0" y="0"/>
                <wp:positionH relativeFrom="column">
                  <wp:posOffset>441960</wp:posOffset>
                </wp:positionH>
                <wp:positionV relativeFrom="paragraph">
                  <wp:posOffset>597535</wp:posOffset>
                </wp:positionV>
                <wp:extent cx="5033645" cy="4662170"/>
                <wp:effectExtent l="0" t="0" r="0" b="0"/>
                <wp:wrapTight wrapText="bothSides">
                  <wp:wrapPolygon edited="0">
                    <wp:start x="0" y="0"/>
                    <wp:lineTo x="0" y="21535"/>
                    <wp:lineTo x="21526" y="21535"/>
                    <wp:lineTo x="21526" y="0"/>
                    <wp:lineTo x="0" y="0"/>
                  </wp:wrapPolygon>
                </wp:wrapTight>
                <wp:docPr id="62532433" name="Gruppieren 3"/>
                <wp:cNvGraphicFramePr/>
                <a:graphic xmlns:a="http://schemas.openxmlformats.org/drawingml/2006/main">
                  <a:graphicData uri="http://schemas.microsoft.com/office/word/2010/wordprocessingGroup">
                    <wpg:wgp>
                      <wpg:cNvGrpSpPr/>
                      <wpg:grpSpPr>
                        <a:xfrm>
                          <a:off x="0" y="0"/>
                          <a:ext cx="5033645" cy="4662170"/>
                          <a:chOff x="0" y="0"/>
                          <a:chExt cx="2416175" cy="2616578"/>
                        </a:xfrm>
                      </wpg:grpSpPr>
                      <pic:pic xmlns:pic="http://schemas.openxmlformats.org/drawingml/2006/picture">
                        <pic:nvPicPr>
                          <pic:cNvPr id="6" name="Picture 6" descr="A graph of a number of people&#10;&#10;Description automatically generated"/>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16175" cy="1479550"/>
                          </a:xfrm>
                          <a:prstGeom prst="rect">
                            <a:avLst/>
                          </a:prstGeom>
                        </pic:spPr>
                      </pic:pic>
                      <wps:wsp>
                        <wps:cNvPr id="7" name="Text Box 7"/>
                        <wps:cNvSpPr txBox="1"/>
                        <wps:spPr>
                          <a:xfrm>
                            <a:off x="0" y="1483360"/>
                            <a:ext cx="2414905" cy="1133218"/>
                          </a:xfrm>
                          <a:prstGeom prst="rect">
                            <a:avLst/>
                          </a:prstGeom>
                          <a:solidFill>
                            <a:prstClr val="white"/>
                          </a:solidFill>
                          <a:ln>
                            <a:noFill/>
                          </a:ln>
                        </wps:spPr>
                        <wps:txbx>
                          <w:txbxContent>
                            <w:p w14:paraId="07F3AA3B" w14:textId="453412D0" w:rsidR="00A31173" w:rsidRPr="00B50DB1" w:rsidRDefault="00A31173" w:rsidP="00A31173">
                              <w:pPr>
                                <w:pStyle w:val="Beschriftung"/>
                                <w:rPr>
                                  <w:lang w:val="en-US"/>
                                </w:rPr>
                              </w:pPr>
                              <w:r w:rsidRPr="00CC2BF9">
                                <w:rPr>
                                  <w:lang w:val="en-US"/>
                                </w:rPr>
                                <w:t xml:space="preserve">Figure </w:t>
                              </w:r>
                              <w:r w:rsidR="00212611">
                                <w:rPr>
                                  <w:lang w:val="en-US"/>
                                </w:rPr>
                                <w:t>3</w:t>
                              </w:r>
                              <w:r>
                                <w:rPr>
                                  <w:lang w:val="en-US"/>
                                </w:rPr>
                                <w:t xml:space="preserve">: Distribution of the final populations size by migration per generation. </w:t>
                              </w:r>
                              <w:r w:rsidR="002922B0">
                                <w:rPr>
                                  <w:lang w:val="en-US"/>
                                </w:rPr>
                                <w:t>The</w:t>
                              </w:r>
                              <w:r w:rsidR="0030609F">
                                <w:rPr>
                                  <w:lang w:val="en-US"/>
                                </w:rPr>
                                <w:t xml:space="preserve"> y axis i</w:t>
                              </w:r>
                              <w:r w:rsidR="005D496D">
                                <w:rPr>
                                  <w:lang w:val="en-US"/>
                                </w:rPr>
                                <w:t xml:space="preserve">s on log (10) scale. </w:t>
                              </w:r>
                              <w:r>
                                <w:rPr>
                                  <w:lang w:val="en-US"/>
                                </w:rPr>
                                <w:t>The red line denotes the threshold under which a population was considered extinct.</w:t>
                              </w:r>
                              <w:r w:rsidR="00931033">
                                <w:rPr>
                                  <w:lang w:val="en-US"/>
                                </w:rPr>
                                <w:t xml:space="preserve"> The data is shown in a violin plot which shows the density of points as bulges. Here we can see that most populations at low migration levels go extinct with some reaching the maximum while at high migration levels most populations hover </w:t>
                              </w:r>
                              <w:r w:rsidR="00C500D2">
                                <w:rPr>
                                  <w:lang w:val="en-US"/>
                                </w:rPr>
                                <w:t>at around 100 individuals (which is above the extinction threshol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5371D5" id="Gruppieren 3" o:spid="_x0000_s1035" style="position:absolute;margin-left:34.8pt;margin-top:47.05pt;width:396.35pt;height:367.1pt;z-index:251662336;mso-width-relative:margin;mso-height-relative:margin" coordsize="24161,261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">
                <v:shape id="Picture 6" o:spid="_x0000_s1036" type="#_x0000_t75" alt="A graph of a number of people&#10;&#10;Description automatically generated" style="position:absolute;width:24161;height:147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">
                  <v:imagedata r:id="rId15" o:title="A graph of a number of people&#10;&#10;Description automatically generated"/>
                </v:shape>
                <v:shape id="Text Box 7" o:spid="_x0000_s1037" type="#_x0000_t202" style="position:absolute;top:14833;width:24149;height:113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" stroked="f">
                  <v:textbox inset="0,0,0,0">
                    <w:txbxContent>
                      <w:p w14:paraId="07F3AA3B" w14:textId="453412D0" w:rsidR="00A31173" w:rsidRPr="00B50DB1" w:rsidRDefault="00A31173" w:rsidP="00A31173">
                        <w:pPr>
                          <w:pStyle w:val="Beschriftung"/>
                          <w:rPr>
                            <w:lang w:val="en-US"/>
                          </w:rPr>
                        </w:pPr>
                        <w:r w:rsidRPr="00CC2BF9">
                          <w:rPr>
                            <w:lang w:val="en-US"/>
                          </w:rPr>
                          <w:t xml:space="preserve">Figure </w:t>
                        </w:r>
                        <w:r w:rsidR="00212611">
                          <w:rPr>
                            <w:lang w:val="en-US"/>
                          </w:rPr>
                          <w:t>3</w:t>
                        </w:r>
                        <w:r>
                          <w:rPr>
                            <w:lang w:val="en-US"/>
                          </w:rPr>
                          <w:t xml:space="preserve">: Distribution of the final populations size by migration per generation. </w:t>
                        </w:r>
                        <w:r w:rsidR="002922B0">
                          <w:rPr>
                            <w:lang w:val="en-US"/>
                          </w:rPr>
                          <w:t>The</w:t>
                        </w:r>
                        <w:r w:rsidR="0030609F">
                          <w:rPr>
                            <w:lang w:val="en-US"/>
                          </w:rPr>
                          <w:t xml:space="preserve"> y axis i</w:t>
                        </w:r>
                        <w:r w:rsidR="005D496D">
                          <w:rPr>
                            <w:lang w:val="en-US"/>
                          </w:rPr>
                          <w:t xml:space="preserve">s on log (10) scale. </w:t>
                        </w:r>
                        <w:r>
                          <w:rPr>
                            <w:lang w:val="en-US"/>
                          </w:rPr>
                          <w:t>The red line denotes the threshold under which a population was considered extinct.</w:t>
                        </w:r>
                        <w:r w:rsidR="00931033">
                          <w:rPr>
                            <w:lang w:val="en-US"/>
                          </w:rPr>
                          <w:t xml:space="preserve"> The data is shown in a violin plot which shows the density of points as bulges. Here we can see that most populations at low migration levels go extinct with some reaching the maximum while at high migration levels most populations hover </w:t>
                        </w:r>
                        <w:r w:rsidR="00C500D2">
                          <w:rPr>
                            <w:lang w:val="en-US"/>
                          </w:rPr>
                          <w:t>at around 100 individuals (which is above the extinction threshold).</w:t>
                        </w:r>
                      </w:p>
                    </w:txbxContent>
                  </v:textbox>
                </v:shape>
                <w10:wrap type="tight"/>
              </v:group>
            </w:pict>
          </mc:Fallback>
        </mc:AlternateContent>
      </w:r>
      <w:r w:rsidR="00C92D60">
        <w:rPr>
          <w:b/>
          <w:bCs/>
          <w:lang w:val="en-US"/>
        </w:rPr>
        <w:br w:type="page"/>
      </w:r>
      <w:r w:rsidR="00311EBC">
        <w:rPr>
          <w:noProof/>
          <w:lang w:val="en-US"/>
        </w:rPr>
        <w:lastRenderedPageBreak/>
        <mc:AlternateContent>
          <mc:Choice Requires="wpg">
            <w:drawing>
              <wp:anchor distT="0" distB="0" distL="114300" distR="114300" simplePos="0" relativeHeight="251680768" behindDoc="0" locked="0" layoutInCell="1" allowOverlap="1" wp14:anchorId="4EC1EBAF" wp14:editId="1F7E2A1A">
                <wp:simplePos x="0" y="0"/>
                <wp:positionH relativeFrom="margin">
                  <wp:posOffset>571500</wp:posOffset>
                </wp:positionH>
                <wp:positionV relativeFrom="paragraph">
                  <wp:posOffset>632460</wp:posOffset>
                </wp:positionV>
                <wp:extent cx="3851910" cy="3002280"/>
                <wp:effectExtent l="0" t="0" r="0" b="7620"/>
                <wp:wrapTight wrapText="bothSides">
                  <wp:wrapPolygon edited="0">
                    <wp:start x="0" y="0"/>
                    <wp:lineTo x="0" y="21518"/>
                    <wp:lineTo x="21472" y="21518"/>
                    <wp:lineTo x="21472" y="0"/>
                    <wp:lineTo x="0" y="0"/>
                  </wp:wrapPolygon>
                </wp:wrapTight>
                <wp:docPr id="1463049955" name="Gruppieren 5"/>
                <wp:cNvGraphicFramePr/>
                <a:graphic xmlns:a="http://schemas.openxmlformats.org/drawingml/2006/main">
                  <a:graphicData uri="http://schemas.microsoft.com/office/word/2010/wordprocessingGroup">
                    <wpg:wgp>
                      <wpg:cNvGrpSpPr/>
                      <wpg:grpSpPr>
                        <a:xfrm>
                          <a:off x="0" y="0"/>
                          <a:ext cx="3851910" cy="3002280"/>
                          <a:chOff x="0" y="0"/>
                          <a:chExt cx="2181225" cy="2114106"/>
                        </a:xfrm>
                      </wpg:grpSpPr>
                      <pic:pic xmlns:pic="http://schemas.openxmlformats.org/drawingml/2006/picture">
                        <pic:nvPicPr>
                          <pic:cNvPr id="10" name="Picture 10" descr="A graph of a number of lines&#10;&#10;Description automatically generated with medium confidence"/>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181225" cy="1343025"/>
                          </a:xfrm>
                          <a:prstGeom prst="rect">
                            <a:avLst/>
                          </a:prstGeom>
                        </pic:spPr>
                      </pic:pic>
                      <wps:wsp>
                        <wps:cNvPr id="11" name="Text Box 11"/>
                        <wps:cNvSpPr txBox="1"/>
                        <wps:spPr>
                          <a:xfrm>
                            <a:off x="0" y="1343025"/>
                            <a:ext cx="2181225" cy="771081"/>
                          </a:xfrm>
                          <a:prstGeom prst="rect">
                            <a:avLst/>
                          </a:prstGeom>
                          <a:solidFill>
                            <a:prstClr val="white"/>
                          </a:solidFill>
                          <a:ln>
                            <a:noFill/>
                          </a:ln>
                        </wps:spPr>
                        <wps:txbx>
                          <w:txbxContent>
                            <w:p w14:paraId="6A5654F7" w14:textId="6E492CC9" w:rsidR="00917D9B" w:rsidRPr="002641AA" w:rsidRDefault="00917D9B" w:rsidP="00917D9B">
                              <w:pPr>
                                <w:pStyle w:val="Beschriftung"/>
                                <w:rPr>
                                  <w:noProof/>
                                  <w:lang w:val="en-US"/>
                                </w:rPr>
                              </w:pPr>
                              <w:r w:rsidRPr="00CC2BF9">
                                <w:rPr>
                                  <w:lang w:val="en-US"/>
                                </w:rPr>
                                <w:t xml:space="preserve">Figure </w:t>
                              </w:r>
                              <w:r w:rsidR="00212611" w:rsidRPr="00212611">
                                <w:rPr>
                                  <w:lang w:val="en-US"/>
                                </w:rPr>
                                <w:t>5</w:t>
                              </w:r>
                              <w:r>
                                <w:rPr>
                                  <w:lang w:val="en-US"/>
                                </w:rPr>
                                <w:t>: Number of generations until maximum is reached for 0-7 migrants per generation</w:t>
                              </w:r>
                              <w:r w:rsidR="00C92D60">
                                <w:rPr>
                                  <w:lang w:val="en-US"/>
                                </w:rPr>
                                <w:t xml:space="preserve">. As this is a violin plot, we can once again see the density of the </w:t>
                              </w:r>
                              <w:r w:rsidR="002E5657">
                                <w:rPr>
                                  <w:lang w:val="en-US"/>
                                </w:rPr>
                                <w:t>data</w:t>
                              </w:r>
                              <w:r w:rsidR="00C92D60">
                                <w:rPr>
                                  <w:lang w:val="en-US"/>
                                </w:rPr>
                                <w:t xml:space="preserve">points. </w:t>
                              </w:r>
                              <w:r w:rsidR="002A28C3">
                                <w:rPr>
                                  <w:lang w:val="en-US"/>
                                </w:rPr>
                                <w:t xml:space="preserve">On top of each data distribution there is indicated how many datapoints where </w:t>
                              </w:r>
                              <w:r w:rsidR="00652115">
                                <w:rPr>
                                  <w:lang w:val="en-US"/>
                                </w:rPr>
                                <w:t xml:space="preserve">considered. </w:t>
                              </w:r>
                              <w:r w:rsidR="00C92D60">
                                <w:rPr>
                                  <w:lang w:val="en-US"/>
                                </w:rPr>
                                <w:t xml:space="preserve">At low numbers of migrants, the maximum is reached </w:t>
                              </w:r>
                              <w:r w:rsidR="00567BEB">
                                <w:rPr>
                                  <w:lang w:val="en-US"/>
                                </w:rPr>
                                <w:t>early</w:t>
                              </w:r>
                              <w:r w:rsidR="00C92D60">
                                <w:rPr>
                                  <w:lang w:val="en-US"/>
                                </w:rPr>
                                <w:t xml:space="preserve"> </w:t>
                              </w:r>
                              <w:r w:rsidR="00087AB8">
                                <w:rPr>
                                  <w:lang w:val="en-US"/>
                                </w:rPr>
                                <w:t>on,</w:t>
                              </w:r>
                              <w:r w:rsidR="00C92D60">
                                <w:rPr>
                                  <w:lang w:val="en-US"/>
                                </w:rPr>
                                <w:t xml:space="preserve"> and all populations reach the maximum after roughly the same number of generations. At higher migration rates the violin is more linear and has less of a bulge. This indicates that the possibility of the population to reach the maximum is rando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EC1EBAF" id="Gruppieren 5" o:spid="_x0000_s1038" style="position:absolute;margin-left:45pt;margin-top:49.8pt;width:303.3pt;height:236.4pt;z-index:251680768;mso-position-horizontal-relative:margin;mso-width-relative:margin;mso-height-relative:margin" coordsize="21812,211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">
                <v:shape id="Picture 10" o:spid="_x0000_s1039" type="#_x0000_t75" alt="A graph of a number of lines&#10;&#10;Description automatically generated with medium confidence" style="position:absolute;width:21812;height:13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">
                  <v:imagedata r:id="rId17" o:title="A graph of a number of lines&#10;&#10;Description automatically generated with medium confidence"/>
                </v:shape>
                <v:shape id="Text Box 11" o:spid="_x0000_s1040" type="#_x0000_t202" style="position:absolute;top:13430;width:21812;height:7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" stroked="f">
                  <v:textbox inset="0,0,0,0">
                    <w:txbxContent>
                      <w:p w14:paraId="6A5654F7" w14:textId="6E492CC9" w:rsidR="00917D9B" w:rsidRPr="002641AA" w:rsidRDefault="00917D9B" w:rsidP="00917D9B">
                        <w:pPr>
                          <w:pStyle w:val="Beschriftung"/>
                          <w:rPr>
                            <w:noProof/>
                            <w:lang w:val="en-US"/>
                          </w:rPr>
                        </w:pPr>
                        <w:r w:rsidRPr="00CC2BF9">
                          <w:rPr>
                            <w:lang w:val="en-US"/>
                          </w:rPr>
                          <w:t xml:space="preserve">Figure </w:t>
                        </w:r>
                        <w:r w:rsidR="00212611" w:rsidRPr="00212611">
                          <w:rPr>
                            <w:lang w:val="en-US"/>
                          </w:rPr>
                          <w:t>5</w:t>
                        </w:r>
                        <w:r>
                          <w:rPr>
                            <w:lang w:val="en-US"/>
                          </w:rPr>
                          <w:t>: Number of generations until maximum is reached for 0-7 migrants per generation</w:t>
                        </w:r>
                        <w:r w:rsidR="00C92D60">
                          <w:rPr>
                            <w:lang w:val="en-US"/>
                          </w:rPr>
                          <w:t xml:space="preserve">. As this is a violin plot, we can once again see the density of the </w:t>
                        </w:r>
                        <w:r w:rsidR="002E5657">
                          <w:rPr>
                            <w:lang w:val="en-US"/>
                          </w:rPr>
                          <w:t>data</w:t>
                        </w:r>
                        <w:r w:rsidR="00C92D60">
                          <w:rPr>
                            <w:lang w:val="en-US"/>
                          </w:rPr>
                          <w:t xml:space="preserve">points. </w:t>
                        </w:r>
                        <w:r w:rsidR="002A28C3">
                          <w:rPr>
                            <w:lang w:val="en-US"/>
                          </w:rPr>
                          <w:t xml:space="preserve">On top of each data distribution there is indicated how many datapoints where </w:t>
                        </w:r>
                        <w:r w:rsidR="00652115">
                          <w:rPr>
                            <w:lang w:val="en-US"/>
                          </w:rPr>
                          <w:t xml:space="preserve">considered. </w:t>
                        </w:r>
                        <w:r w:rsidR="00C92D60">
                          <w:rPr>
                            <w:lang w:val="en-US"/>
                          </w:rPr>
                          <w:t xml:space="preserve">At low numbers of migrants, the maximum is reached </w:t>
                        </w:r>
                        <w:r w:rsidR="00567BEB">
                          <w:rPr>
                            <w:lang w:val="en-US"/>
                          </w:rPr>
                          <w:t>early</w:t>
                        </w:r>
                        <w:r w:rsidR="00C92D60">
                          <w:rPr>
                            <w:lang w:val="en-US"/>
                          </w:rPr>
                          <w:t xml:space="preserve"> </w:t>
                        </w:r>
                        <w:r w:rsidR="00087AB8">
                          <w:rPr>
                            <w:lang w:val="en-US"/>
                          </w:rPr>
                          <w:t>on,</w:t>
                        </w:r>
                        <w:r w:rsidR="00C92D60">
                          <w:rPr>
                            <w:lang w:val="en-US"/>
                          </w:rPr>
                          <w:t xml:space="preserve"> and all populations reach the maximum after roughly the same number of generations. At higher migration rates the violin is more linear and has less of a bulge. This indicates that the possibility of the population to reach the maximum is random.</w:t>
                        </w:r>
                      </w:p>
                    </w:txbxContent>
                  </v:textbox>
                </v:shape>
                <w10:wrap type="tight" anchorx="margin"/>
              </v:group>
            </w:pict>
          </mc:Fallback>
        </mc:AlternateContent>
      </w:r>
      <w:r w:rsidR="008D7F68">
        <w:rPr>
          <w:noProof/>
          <w:lang w:val="en-US"/>
        </w:rPr>
        <mc:AlternateContent>
          <mc:Choice Requires="wpg">
            <w:drawing>
              <wp:anchor distT="0" distB="0" distL="114300" distR="114300" simplePos="0" relativeHeight="251682816" behindDoc="0" locked="0" layoutInCell="1" allowOverlap="1" wp14:anchorId="3E653DB4" wp14:editId="199967E6">
                <wp:simplePos x="0" y="0"/>
                <wp:positionH relativeFrom="column">
                  <wp:posOffset>539115</wp:posOffset>
                </wp:positionH>
                <wp:positionV relativeFrom="paragraph">
                  <wp:posOffset>3778239</wp:posOffset>
                </wp:positionV>
                <wp:extent cx="3882390" cy="4780319"/>
                <wp:effectExtent l="0" t="0" r="3810" b="0"/>
                <wp:wrapTight wrapText="bothSides">
                  <wp:wrapPolygon edited="0">
                    <wp:start x="0" y="0"/>
                    <wp:lineTo x="0" y="21520"/>
                    <wp:lineTo x="21551" y="21520"/>
                    <wp:lineTo x="21551" y="0"/>
                    <wp:lineTo x="0" y="0"/>
                  </wp:wrapPolygon>
                </wp:wrapTight>
                <wp:docPr id="909166219" name="Gruppieren 6"/>
                <wp:cNvGraphicFramePr/>
                <a:graphic xmlns:a="http://schemas.openxmlformats.org/drawingml/2006/main">
                  <a:graphicData uri="http://schemas.microsoft.com/office/word/2010/wordprocessingGroup">
                    <wpg:wgp>
                      <wpg:cNvGrpSpPr/>
                      <wpg:grpSpPr>
                        <a:xfrm>
                          <a:off x="0" y="0"/>
                          <a:ext cx="3882390" cy="4780319"/>
                          <a:chOff x="0" y="15605"/>
                          <a:chExt cx="1419225" cy="2400456"/>
                        </a:xfrm>
                      </wpg:grpSpPr>
                      <wpg:grpSp>
                        <wpg:cNvPr id="14" name="Group 14"/>
                        <wpg:cNvGrpSpPr/>
                        <wpg:grpSpPr>
                          <a:xfrm>
                            <a:off x="0" y="15605"/>
                            <a:ext cx="1419225" cy="1813195"/>
                            <a:chOff x="0" y="26095"/>
                            <a:chExt cx="2293620" cy="3032065"/>
                          </a:xfrm>
                        </wpg:grpSpPr>
                        <pic:pic xmlns:pic="http://schemas.openxmlformats.org/drawingml/2006/picture">
                          <pic:nvPicPr>
                            <pic:cNvPr id="12" name="Picture 12" descr="A graph of a number of people with their age&#10;&#10;Description automatically generated with medium confidence"/>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26095"/>
                              <a:ext cx="2293620" cy="1524000"/>
                            </a:xfrm>
                            <a:prstGeom prst="rect">
                              <a:avLst/>
                            </a:prstGeom>
                          </pic:spPr>
                        </pic:pic>
                        <pic:pic xmlns:pic="http://schemas.openxmlformats.org/drawingml/2006/picture">
                          <pic:nvPicPr>
                            <pic:cNvPr id="13" name="Picture 13" descr="A graph of a number of migrants&#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1524000"/>
                              <a:ext cx="2293620" cy="1534160"/>
                            </a:xfrm>
                            <a:prstGeom prst="rect">
                              <a:avLst/>
                            </a:prstGeom>
                          </pic:spPr>
                        </pic:pic>
                      </wpg:grpSp>
                      <wps:wsp>
                        <wps:cNvPr id="15" name="Text Box 15"/>
                        <wps:cNvSpPr txBox="1"/>
                        <wps:spPr>
                          <a:xfrm>
                            <a:off x="0" y="1828628"/>
                            <a:ext cx="1419225" cy="587433"/>
                          </a:xfrm>
                          <a:prstGeom prst="rect">
                            <a:avLst/>
                          </a:prstGeom>
                          <a:solidFill>
                            <a:prstClr val="white"/>
                          </a:solidFill>
                          <a:ln>
                            <a:noFill/>
                          </a:ln>
                        </wps:spPr>
                        <wps:txbx>
                          <w:txbxContent>
                            <w:p w14:paraId="41E0B9D3" w14:textId="4F74F456" w:rsidR="00917D9B" w:rsidRPr="00B82978" w:rsidRDefault="00917D9B" w:rsidP="00917D9B">
                              <w:pPr>
                                <w:pStyle w:val="Beschriftung"/>
                                <w:rPr>
                                  <w:noProof/>
                                  <w:lang w:val="en-US"/>
                                </w:rPr>
                              </w:pPr>
                              <w:r w:rsidRPr="00CC2BF9">
                                <w:rPr>
                                  <w:lang w:val="en-US"/>
                                </w:rPr>
                                <w:t xml:space="preserve">Figure </w:t>
                              </w:r>
                              <w:r w:rsidR="00212611">
                                <w:rPr>
                                  <w:lang w:val="en-US"/>
                                </w:rPr>
                                <w:t>6</w:t>
                              </w:r>
                              <w:r>
                                <w:rPr>
                                  <w:lang w:val="en-US"/>
                                </w:rPr>
                                <w:t>: The model with heterozygotes with intermediate fitness (top) and the model with the mutation being dominant</w:t>
                              </w:r>
                              <w:r w:rsidR="0052367D">
                                <w:rPr>
                                  <w:lang w:val="en-US"/>
                                </w:rPr>
                                <w:t xml:space="preserve"> (bottom)</w:t>
                              </w:r>
                              <w:r>
                                <w:rPr>
                                  <w:lang w:val="en-US"/>
                                </w:rPr>
                                <w:t>. All other parameters stay the same.</w:t>
                              </w:r>
                              <w:r w:rsidR="00C92D60">
                                <w:rPr>
                                  <w:lang w:val="en-US"/>
                                </w:rPr>
                                <w:t xml:space="preserve"> In these two graphs we see that the probability for a</w:t>
                              </w:r>
                              <w:r w:rsidR="002D7165">
                                <w:rPr>
                                  <w:lang w:val="en-US"/>
                                </w:rPr>
                                <w:t xml:space="preserve"> population with a</w:t>
                              </w:r>
                              <w:r w:rsidR="00C92D60">
                                <w:rPr>
                                  <w:lang w:val="en-US"/>
                                </w:rPr>
                                <w:t xml:space="preserve"> </w:t>
                              </w:r>
                              <w:r w:rsidR="002D7165">
                                <w:rPr>
                                  <w:lang w:val="en-US"/>
                                </w:rPr>
                                <w:t>dominant mutation or a heterozygote with an intermediate fitness to reach the maximum is way high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653DB4" id="Gruppieren 6" o:spid="_x0000_s1041" style="position:absolute;margin-left:42.45pt;margin-top:297.5pt;width:305.7pt;height:376.4pt;z-index:251682816;mso-width-relative:margin;mso-height-relative:margin" coordorigin=",156" coordsize="14192,240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">
                <v:group id="Group 14" o:spid="_x0000_s1042" style="position:absolute;top:156;width:14192;height:18132" coordorigin=",260" coordsize="22936,30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Picture 12" o:spid="_x0000_s1043" type="#_x0000_t75" alt="A graph of a number of people with their age&#10;&#10;Description automatically generated with medium confidence" style="position:absolute;top:260;width:22936;height:15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">
                    <v:imagedata r:id="rId20" o:title="A graph of a number of people with their age&#10;&#10;Description automatically generated with medium confidence"/>
                  </v:shape>
                  <v:shape id="Picture 13" o:spid="_x0000_s1044" type="#_x0000_t75" alt="A graph of a number of migrants&#10;&#10;Description automatically generated" style="position:absolute;top:15240;width:22936;height:15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">
                    <v:imagedata r:id="rId21" o:title="A graph of a number of migrants&#10;&#10;Description automatically generated"/>
                  </v:shape>
                </v:group>
                <v:shape id="Text Box 15" o:spid="_x0000_s1045" type="#_x0000_t202" style="position:absolute;top:18286;width:14192;height:58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fGwgAAANsAAAAPAAAAZHJzL2Rvd25yZXYueG1sRE9La8JA&#10;EL4L/Q/LFHqRummg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CJVXfGwgAAANsAAAAPAAAA&#10;AAAAAAAAAAAAAAcCAABkcnMvZG93bnJldi54bWxQSwUGAAAAAAMAAwC3AAAA9gIAAAAA&#10;" stroked="f">
                  <v:textbox inset="0,0,0,0">
                    <w:txbxContent>
                      <w:p w14:paraId="41E0B9D3" w14:textId="4F74F456" w:rsidR="00917D9B" w:rsidRPr="00B82978" w:rsidRDefault="00917D9B" w:rsidP="00917D9B">
                        <w:pPr>
                          <w:pStyle w:val="Beschriftung"/>
                          <w:rPr>
                            <w:noProof/>
                            <w:lang w:val="en-US"/>
                          </w:rPr>
                        </w:pPr>
                        <w:r w:rsidRPr="00CC2BF9">
                          <w:rPr>
                            <w:lang w:val="en-US"/>
                          </w:rPr>
                          <w:t xml:space="preserve">Figure </w:t>
                        </w:r>
                        <w:r w:rsidR="00212611">
                          <w:rPr>
                            <w:lang w:val="en-US"/>
                          </w:rPr>
                          <w:t>6</w:t>
                        </w:r>
                        <w:r>
                          <w:rPr>
                            <w:lang w:val="en-US"/>
                          </w:rPr>
                          <w:t>: The model with heterozygotes with intermediate fitness (top) and the model with the mutation being dominant</w:t>
                        </w:r>
                        <w:r w:rsidR="0052367D">
                          <w:rPr>
                            <w:lang w:val="en-US"/>
                          </w:rPr>
                          <w:t xml:space="preserve"> (bottom)</w:t>
                        </w:r>
                        <w:r>
                          <w:rPr>
                            <w:lang w:val="en-US"/>
                          </w:rPr>
                          <w:t>. All other parameters stay the same.</w:t>
                        </w:r>
                        <w:r w:rsidR="00C92D60">
                          <w:rPr>
                            <w:lang w:val="en-US"/>
                          </w:rPr>
                          <w:t xml:space="preserve"> In these two graphs we see that the probability for a</w:t>
                        </w:r>
                        <w:r w:rsidR="002D7165">
                          <w:rPr>
                            <w:lang w:val="en-US"/>
                          </w:rPr>
                          <w:t xml:space="preserve"> population with a</w:t>
                        </w:r>
                        <w:r w:rsidR="00C92D60">
                          <w:rPr>
                            <w:lang w:val="en-US"/>
                          </w:rPr>
                          <w:t xml:space="preserve"> </w:t>
                        </w:r>
                        <w:r w:rsidR="002D7165">
                          <w:rPr>
                            <w:lang w:val="en-US"/>
                          </w:rPr>
                          <w:t>dominant mutation or a heterozygote with an intermediate fitness to reach the maximum is way higher.</w:t>
                        </w:r>
                      </w:p>
                    </w:txbxContent>
                  </v:textbox>
                </v:shape>
                <w10:wrap type="tight"/>
              </v:group>
            </w:pict>
          </mc:Fallback>
        </mc:AlternateContent>
      </w:r>
      <w:r>
        <w:rPr>
          <w:b/>
          <w:bCs/>
          <w:lang w:val="en-US"/>
        </w:rPr>
        <w:br w:type="page"/>
      </w:r>
    </w:p>
    <w:p w14:paraId="16357A1A" w14:textId="77777777" w:rsidR="00C92D60" w:rsidRDefault="00C92D60">
      <w:pPr>
        <w:rPr>
          <w:b/>
          <w:bCs/>
          <w:lang w:val="en-US"/>
        </w:rPr>
      </w:pPr>
    </w:p>
    <w:p w14:paraId="74E4C929" w14:textId="77777777" w:rsidR="00C92D60" w:rsidRDefault="00C92D60">
      <w:pPr>
        <w:rPr>
          <w:b/>
          <w:bCs/>
          <w:lang w:val="en-US"/>
        </w:rPr>
      </w:pPr>
    </w:p>
    <w:p w14:paraId="0177AC63" w14:textId="04CB1589" w:rsidR="00A35C11" w:rsidRPr="005B46FE" w:rsidRDefault="005B46FE" w:rsidP="001E7C48">
      <w:pPr>
        <w:rPr>
          <w:b/>
          <w:bCs/>
          <w:lang w:val="en-US"/>
        </w:rPr>
      </w:pPr>
      <w:r w:rsidRPr="005B46FE">
        <w:rPr>
          <w:b/>
          <w:bCs/>
          <w:lang w:val="en-US"/>
        </w:rPr>
        <w:t>Discussion</w:t>
      </w:r>
    </w:p>
    <w:p w14:paraId="4FF504BE" w14:textId="7782595A" w:rsidR="006217D9" w:rsidRDefault="00C9664A">
      <w:pPr>
        <w:rPr>
          <w:lang w:val="en-US"/>
        </w:rPr>
      </w:pPr>
      <w:r>
        <w:rPr>
          <w:lang w:val="en-US"/>
        </w:rPr>
        <w:t>Now we get to the discussion.</w:t>
      </w:r>
      <w:r w:rsidR="00EC2043">
        <w:rPr>
          <w:lang w:val="en-US"/>
        </w:rPr>
        <w:t xml:space="preserve"> </w:t>
      </w:r>
      <w:r w:rsidR="00480F10">
        <w:rPr>
          <w:lang w:val="en-US"/>
        </w:rPr>
        <w:t>A very interesting finding is that</w:t>
      </w:r>
      <w:r w:rsidR="0052367D">
        <w:rPr>
          <w:lang w:val="en-US"/>
        </w:rPr>
        <w:t xml:space="preserve"> the</w:t>
      </w:r>
      <w:r w:rsidR="00480F10">
        <w:rPr>
          <w:lang w:val="en-US"/>
        </w:rPr>
        <w:t xml:space="preserve"> rescue probability decreased</w:t>
      </w:r>
      <w:r w:rsidR="000C76BB">
        <w:rPr>
          <w:lang w:val="en-US"/>
        </w:rPr>
        <w:t xml:space="preserve"> with </w:t>
      </w:r>
      <w:r w:rsidR="00603C8C">
        <w:rPr>
          <w:lang w:val="en-US"/>
        </w:rPr>
        <w:t>more migrants per generation</w:t>
      </w:r>
      <w:r w:rsidR="006815E0">
        <w:rPr>
          <w:lang w:val="en-US"/>
        </w:rPr>
        <w:t>.</w:t>
      </w:r>
      <w:r w:rsidR="000C33EF">
        <w:rPr>
          <w:lang w:val="en-US"/>
        </w:rPr>
        <w:t xml:space="preserve"> </w:t>
      </w:r>
      <w:r w:rsidR="005132C5">
        <w:rPr>
          <w:lang w:val="en-US"/>
        </w:rPr>
        <w:t xml:space="preserve">This </w:t>
      </w:r>
      <w:r w:rsidR="00C8152B">
        <w:rPr>
          <w:lang w:val="en-US"/>
        </w:rPr>
        <w:t>can be explained</w:t>
      </w:r>
      <w:r w:rsidR="005132C5">
        <w:rPr>
          <w:lang w:val="en-US"/>
        </w:rPr>
        <w:t xml:space="preserve"> because</w:t>
      </w:r>
      <w:r w:rsidR="00231A19">
        <w:rPr>
          <w:lang w:val="en-US"/>
        </w:rPr>
        <w:t xml:space="preserve"> in our parameter range</w:t>
      </w:r>
      <w:r w:rsidR="005132C5">
        <w:rPr>
          <w:lang w:val="en-US"/>
        </w:rPr>
        <w:t xml:space="preserve"> the populations </w:t>
      </w:r>
      <w:r w:rsidR="00411533">
        <w:rPr>
          <w:lang w:val="en-US"/>
        </w:rPr>
        <w:t>must</w:t>
      </w:r>
      <w:r w:rsidR="005132C5">
        <w:rPr>
          <w:lang w:val="en-US"/>
        </w:rPr>
        <w:t xml:space="preserve"> mutate </w:t>
      </w:r>
      <w:r w:rsidR="00231A19">
        <w:rPr>
          <w:lang w:val="en-US"/>
        </w:rPr>
        <w:t>to</w:t>
      </w:r>
      <w:r w:rsidR="005132C5">
        <w:rPr>
          <w:lang w:val="en-US"/>
        </w:rPr>
        <w:t xml:space="preserve"> </w:t>
      </w:r>
      <w:r w:rsidR="00231A19">
        <w:rPr>
          <w:lang w:val="en-US"/>
        </w:rPr>
        <w:t>get rescued</w:t>
      </w:r>
      <w:r w:rsidR="005132C5">
        <w:rPr>
          <w:lang w:val="en-US"/>
        </w:rPr>
        <w:t xml:space="preserve">. </w:t>
      </w:r>
      <w:r w:rsidR="00F82C96">
        <w:rPr>
          <w:lang w:val="en-US"/>
        </w:rPr>
        <w:t>W</w:t>
      </w:r>
      <w:r w:rsidR="00275970" w:rsidRPr="00150CF6">
        <w:rPr>
          <w:lang w:val="en-US"/>
        </w:rPr>
        <w:t>e hypothesize that the mutant allele fails to increase because it never reaches a high enough frequency for its fitness advantage to drive its frequency higher in the next generation.</w:t>
      </w:r>
      <w:r w:rsidR="00305CD3">
        <w:rPr>
          <w:lang w:val="en-US"/>
        </w:rPr>
        <w:t xml:space="preserve"> </w:t>
      </w:r>
      <w:r w:rsidR="002C4B45">
        <w:rPr>
          <w:lang w:val="en-US"/>
        </w:rPr>
        <w:t xml:space="preserve">This </w:t>
      </w:r>
      <w:r w:rsidR="00567BEB">
        <w:rPr>
          <w:lang w:val="en-US"/>
        </w:rPr>
        <w:t>works</w:t>
      </w:r>
      <w:r w:rsidR="002C4B45">
        <w:rPr>
          <w:lang w:val="en-US"/>
        </w:rPr>
        <w:t xml:space="preserve"> as followed:</w:t>
      </w:r>
    </w:p>
    <w:p w14:paraId="3AA6CCFE" w14:textId="77777777" w:rsidR="00DC5DBF" w:rsidRDefault="00DC5DBF">
      <w:pPr>
        <w:rPr>
          <w:lang w:val="en-US"/>
        </w:rPr>
      </w:pPr>
    </w:p>
    <w:p w14:paraId="42737EB8" w14:textId="3C8070E1" w:rsidR="006217D9" w:rsidRPr="00DC5DBF" w:rsidRDefault="00761723">
      <w:pPr>
        <w:rPr>
          <w:rFonts w:eastAsiaTheme="minorEastAsia"/>
        </w:rPr>
      </w:pPr>
      <m:oMathPara>
        <m:oMath>
          <m:r>
            <w:rPr>
              <w:rFonts w:ascii="Cambria Math" w:hAnsi="Cambria Math"/>
            </w:rPr>
            <m:t>q'=</m:t>
          </m:r>
          <m:f>
            <m:fPr>
              <m:ctrlPr>
                <w:rPr>
                  <w:rFonts w:ascii="Cambria Math" w:hAnsi="Cambria Math"/>
                  <w:i/>
                </w:rPr>
              </m:ctrlPr>
            </m:fPr>
            <m:num>
              <m:sSup>
                <m:sSupPr>
                  <m:ctrlPr>
                    <w:rPr>
                      <w:rFonts w:ascii="Cambria Math" w:hAnsi="Cambria Math"/>
                      <w:i/>
                    </w:rPr>
                  </m:ctrlPr>
                </m:sSupPr>
                <m:e>
                  <m:r>
                    <w:rPr>
                      <w:rFonts w:ascii="Cambria Math" w:hAnsi="Cambria Math"/>
                    </w:rPr>
                    <m:t>q</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AA</m:t>
                  </m:r>
                </m:sub>
              </m:sSub>
              <m:r>
                <w:rPr>
                  <w:rFonts w:ascii="Cambria Math" w:hAnsi="Cambria Math"/>
                </w:rPr>
                <m:t>+pq⋅</m:t>
              </m:r>
              <m:sSub>
                <m:sSubPr>
                  <m:ctrlPr>
                    <w:rPr>
                      <w:rFonts w:ascii="Cambria Math" w:hAnsi="Cambria Math"/>
                      <w:i/>
                    </w:rPr>
                  </m:ctrlPr>
                </m:sSubPr>
                <m:e>
                  <m:r>
                    <w:rPr>
                      <w:rFonts w:ascii="Cambria Math" w:hAnsi="Cambria Math"/>
                    </w:rPr>
                    <m:t>w</m:t>
                  </m:r>
                </m:e>
                <m:sub>
                  <m:r>
                    <w:rPr>
                      <w:rFonts w:ascii="Cambria Math" w:hAnsi="Cambria Math"/>
                    </w:rPr>
                    <m:t>Aa</m:t>
                  </m:r>
                </m:sub>
              </m:sSub>
            </m:num>
            <m:den>
              <m:acc>
                <m:accPr>
                  <m:chr m:val="̅"/>
                  <m:ctrlPr>
                    <w:rPr>
                      <w:rFonts w:ascii="Cambria Math" w:hAnsi="Cambria Math"/>
                      <w:i/>
                    </w:rPr>
                  </m:ctrlPr>
                </m:accPr>
                <m:e>
                  <m:r>
                    <w:rPr>
                      <w:rFonts w:ascii="Cambria Math" w:hAnsi="Cambria Math"/>
                    </w:rPr>
                    <m:t>w</m:t>
                  </m:r>
                </m:e>
              </m:acc>
            </m:den>
          </m:f>
        </m:oMath>
      </m:oMathPara>
    </w:p>
    <w:p w14:paraId="6E5A752C" w14:textId="77777777" w:rsidR="00DC5DBF" w:rsidRDefault="00DC5DBF">
      <w:pPr>
        <w:rPr>
          <w:lang w:val="en-US"/>
        </w:rPr>
      </w:pPr>
    </w:p>
    <w:p w14:paraId="10FB633D" w14:textId="77777777" w:rsidR="007A4C7E" w:rsidRDefault="008E7687" w:rsidP="007A4C7E">
      <w:pPr>
        <w:rPr>
          <w:lang w:val="en-US"/>
        </w:rPr>
      </w:pP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 xml:space="preserve">= </m:t>
        </m:r>
      </m:oMath>
      <w:r w:rsidR="007A4C7E">
        <w:rPr>
          <w:lang w:val="en-US"/>
        </w:rPr>
        <w:t>Next generation allele frequency</w:t>
      </w:r>
    </w:p>
    <w:p w14:paraId="00F10A11" w14:textId="5B97E2DC" w:rsidR="009D2EA7" w:rsidRDefault="007A4C7E">
      <w:pPr>
        <w:rPr>
          <w:lang w:val="en-US"/>
        </w:rPr>
      </w:pPr>
      <m:oMath>
        <m:r>
          <w:rPr>
            <w:rFonts w:ascii="Cambria Math" w:hAnsi="Cambria Math"/>
            <w:lang w:val="en-US"/>
          </w:rPr>
          <m:t xml:space="preserve">w= </m:t>
        </m:r>
      </m:oMath>
      <w:r>
        <w:rPr>
          <w:lang w:val="en-US"/>
        </w:rPr>
        <w:t>Fitness of the genotypes</w:t>
      </w:r>
    </w:p>
    <w:p w14:paraId="62EAE07E" w14:textId="62FCF106" w:rsidR="00016B2C" w:rsidRPr="00820C39" w:rsidRDefault="008E7687">
      <w:pPr>
        <w:rPr>
          <w:lang w:val="en-US"/>
        </w:rPr>
      </w:pPr>
      <m:oMath>
        <m:acc>
          <m:accPr>
            <m:chr m:val="̅"/>
            <m:ctrlPr>
              <w:rPr>
                <w:rFonts w:ascii="Cambria Math" w:eastAsiaTheme="minorEastAsia" w:hAnsi="Cambria Math"/>
                <w:i/>
              </w:rPr>
            </m:ctrlPr>
          </m:accPr>
          <m:e>
            <m:r>
              <w:rPr>
                <w:rFonts w:ascii="Cambria Math" w:eastAsiaTheme="minorEastAsia" w:hAnsi="Cambria Math"/>
              </w:rPr>
              <m:t>w</m:t>
            </m:r>
          </m:e>
        </m:acc>
        <m:r>
          <w:rPr>
            <w:rFonts w:ascii="Cambria Math" w:eastAsiaTheme="minorEastAsia" w:hAnsi="Cambria Math"/>
            <w:lang w:val="en-US"/>
          </w:rPr>
          <m:t xml:space="preserve"> =</m:t>
        </m:r>
      </m:oMath>
      <w:r w:rsidR="00016B2C" w:rsidRPr="00150CF6">
        <w:rPr>
          <w:rFonts w:eastAsiaTheme="minorEastAsia"/>
          <w:lang w:val="en-US"/>
        </w:rPr>
        <w:t xml:space="preserve"> </w:t>
      </w:r>
      <w:r w:rsidR="00820C39" w:rsidRPr="00150CF6">
        <w:rPr>
          <w:rFonts w:eastAsiaTheme="minorEastAsia"/>
          <w:lang w:val="en-US"/>
        </w:rPr>
        <w:t>Av</w:t>
      </w:r>
      <w:r w:rsidR="00820C39">
        <w:rPr>
          <w:rFonts w:eastAsiaTheme="minorEastAsia"/>
          <w:lang w:val="en-US"/>
        </w:rPr>
        <w:t>erage fitness</w:t>
      </w:r>
    </w:p>
    <w:p w14:paraId="4DDEE18B" w14:textId="6CE830B2" w:rsidR="00B87C19" w:rsidRDefault="007A4C7E">
      <w:pPr>
        <w:rPr>
          <w:lang w:val="en-US"/>
        </w:rPr>
      </w:pPr>
      <m:oMath>
        <m:r>
          <w:rPr>
            <w:rFonts w:ascii="Cambria Math" w:hAnsi="Cambria Math"/>
            <w:lang w:val="en-US"/>
          </w:rPr>
          <m:t>q =</m:t>
        </m:r>
      </m:oMath>
      <w:r w:rsidR="00B87C19">
        <w:rPr>
          <w:lang w:val="en-US"/>
        </w:rPr>
        <w:t xml:space="preserve"> Allele frequency mutant</w:t>
      </w:r>
    </w:p>
    <w:p w14:paraId="55ACC343" w14:textId="4903C309" w:rsidR="007A4C7E" w:rsidRDefault="007A4C7E" w:rsidP="003107DF">
      <w:pPr>
        <w:rPr>
          <w:lang w:val="en-US"/>
        </w:rPr>
      </w:pPr>
      <m:oMath>
        <m:r>
          <w:rPr>
            <w:rFonts w:ascii="Cambria Math" w:hAnsi="Cambria Math"/>
            <w:lang w:val="en-US"/>
          </w:rPr>
          <m:t xml:space="preserve">p = </m:t>
        </m:r>
      </m:oMath>
      <w:r w:rsidR="00B87C19">
        <w:rPr>
          <w:lang w:val="en-US"/>
        </w:rPr>
        <w:t>Allele frequency wt</w:t>
      </w:r>
    </w:p>
    <w:p w14:paraId="01F930EA" w14:textId="77777777" w:rsidR="003107DF" w:rsidRDefault="003107DF">
      <w:pPr>
        <w:rPr>
          <w:lang w:val="en-US"/>
        </w:rPr>
      </w:pPr>
    </w:p>
    <w:p w14:paraId="30002D29" w14:textId="40EF2674" w:rsidR="006B4B20" w:rsidRDefault="00FF4CD0">
      <w:pPr>
        <w:rPr>
          <w:lang w:val="en-US"/>
        </w:rPr>
      </w:pPr>
      <w:r>
        <w:rPr>
          <w:lang w:val="en-US"/>
        </w:rPr>
        <w:t xml:space="preserve">If the change in allele frequency </w:t>
      </w:r>
      <w:r w:rsidR="0016223A">
        <w:rPr>
          <w:lang w:val="en-US"/>
        </w:rPr>
        <w:t>(</w:t>
      </w:r>
      <m:oMath>
        <m:r>
          <w:rPr>
            <w:rFonts w:ascii="Cambria Math" w:hAnsi="Cambria Math"/>
            <w:lang w:val="en-US"/>
          </w:rPr>
          <m:t>q’-q</m:t>
        </m:r>
      </m:oMath>
      <w:r w:rsidR="0016223A">
        <w:rPr>
          <w:lang w:val="en-US"/>
        </w:rPr>
        <w:t>)</w:t>
      </w:r>
      <w:r>
        <w:rPr>
          <w:lang w:val="en-US"/>
        </w:rPr>
        <w:t xml:space="preserve"> is not </w:t>
      </w:r>
      <w:r w:rsidR="0016223A">
        <w:rPr>
          <w:lang w:val="en-US"/>
        </w:rPr>
        <w:t>high enough</w:t>
      </w:r>
      <w:r w:rsidR="00A67178">
        <w:rPr>
          <w:lang w:val="en-US"/>
        </w:rPr>
        <w:t xml:space="preserve">, the </w:t>
      </w:r>
      <w:r w:rsidR="00C93A08">
        <w:rPr>
          <w:lang w:val="en-US"/>
        </w:rPr>
        <w:t xml:space="preserve">immigration </w:t>
      </w:r>
      <w:r w:rsidR="006431FA">
        <w:rPr>
          <w:lang w:val="en-US"/>
        </w:rPr>
        <w:t xml:space="preserve">of individuals with </w:t>
      </w:r>
      <w:r w:rsidR="005F263D">
        <w:rPr>
          <w:lang w:val="en-US"/>
        </w:rPr>
        <w:t xml:space="preserve">wildtype </w:t>
      </w:r>
      <w:r w:rsidR="006431FA">
        <w:rPr>
          <w:lang w:val="en-US"/>
        </w:rPr>
        <w:t>genotypes</w:t>
      </w:r>
      <w:r w:rsidR="00025C6C">
        <w:rPr>
          <w:lang w:val="en-US"/>
        </w:rPr>
        <w:t xml:space="preserve"> (aa)</w:t>
      </w:r>
      <w:r w:rsidR="006431FA">
        <w:rPr>
          <w:lang w:val="en-US"/>
        </w:rPr>
        <w:t xml:space="preserve"> </w:t>
      </w:r>
      <w:r w:rsidR="00A67178">
        <w:rPr>
          <w:lang w:val="en-US"/>
        </w:rPr>
        <w:t xml:space="preserve">will </w:t>
      </w:r>
      <w:r w:rsidR="005F263D">
        <w:rPr>
          <w:lang w:val="en-US"/>
        </w:rPr>
        <w:t xml:space="preserve">be able to </w:t>
      </w:r>
      <w:r w:rsidR="00A67178">
        <w:rPr>
          <w:lang w:val="en-US"/>
        </w:rPr>
        <w:t xml:space="preserve">set </w:t>
      </w:r>
      <w:r w:rsidR="005752A9">
        <w:rPr>
          <w:lang w:val="en-US"/>
        </w:rPr>
        <w:t>mutant allele frequency</w:t>
      </w:r>
      <m:oMath>
        <m:r>
          <w:rPr>
            <w:rFonts w:ascii="Cambria Math" w:hAnsi="Cambria Math"/>
            <w:lang w:val="en-US"/>
          </w:rPr>
          <m:t>(q)</m:t>
        </m:r>
      </m:oMath>
      <w:r w:rsidR="00A67178">
        <w:rPr>
          <w:lang w:val="en-US"/>
        </w:rPr>
        <w:t xml:space="preserve"> back</w:t>
      </w:r>
      <w:r w:rsidR="00411DB7">
        <w:rPr>
          <w:lang w:val="en-US"/>
        </w:rPr>
        <w:t xml:space="preserve"> to the same or lower allele frequency</w:t>
      </w:r>
      <w:r w:rsidR="002226B9">
        <w:rPr>
          <w:lang w:val="en-US"/>
        </w:rPr>
        <w:t>.</w:t>
      </w:r>
      <w:r w:rsidR="003A797F">
        <w:rPr>
          <w:lang w:val="en-US"/>
        </w:rPr>
        <w:t xml:space="preserve"> The </w:t>
      </w:r>
      <w:r w:rsidR="00B76B4C">
        <w:rPr>
          <w:lang w:val="en-US"/>
        </w:rPr>
        <w:t>effective</w:t>
      </w:r>
      <w:r w:rsidR="00E47AAF">
        <w:rPr>
          <w:lang w:val="en-US"/>
        </w:rPr>
        <w:t xml:space="preserve"> allele </w:t>
      </w:r>
      <w:r w:rsidR="00B76B4C">
        <w:rPr>
          <w:lang w:val="en-US"/>
        </w:rPr>
        <w:t xml:space="preserve">frequency of the mutant </w:t>
      </w:r>
      <w:r w:rsidR="003E5812">
        <w:rPr>
          <w:lang w:val="en-US"/>
        </w:rPr>
        <w:t xml:space="preserve">allele </w:t>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e</m:t>
            </m:r>
          </m:sub>
        </m:sSub>
        <m:r>
          <w:rPr>
            <w:rFonts w:ascii="Cambria Math" w:hAnsi="Cambria Math"/>
            <w:lang w:val="en-US"/>
          </w:rPr>
          <m:t>)</m:t>
        </m:r>
      </m:oMath>
      <w:r w:rsidR="00296A9D">
        <w:rPr>
          <w:rFonts w:eastAsiaTheme="minorEastAsia"/>
          <w:lang w:val="en-US"/>
        </w:rPr>
        <w:t xml:space="preserve"> is therefore </w:t>
      </w:r>
      <w:r w:rsidR="007A74A9">
        <w:rPr>
          <w:rFonts w:eastAsiaTheme="minorEastAsia"/>
          <w:lang w:val="en-US"/>
        </w:rPr>
        <w:t xml:space="preserve">influenced by the </w:t>
      </w:r>
      <w:r w:rsidR="005C5E03">
        <w:rPr>
          <w:rFonts w:eastAsiaTheme="minorEastAsia"/>
          <w:lang w:val="en-US"/>
        </w:rPr>
        <w:t>number</w:t>
      </w:r>
      <w:r w:rsidR="007A74A9">
        <w:rPr>
          <w:rFonts w:eastAsiaTheme="minorEastAsia"/>
          <w:lang w:val="en-US"/>
        </w:rPr>
        <w:t xml:space="preserve"> of migrants, that </w:t>
      </w:r>
      <w:r w:rsidR="00BA02C3">
        <w:rPr>
          <w:rFonts w:eastAsiaTheme="minorEastAsia"/>
          <w:lang w:val="en-US"/>
        </w:rPr>
        <w:t>got in:</w:t>
      </w:r>
    </w:p>
    <w:p w14:paraId="0BEBBA64" w14:textId="77777777" w:rsidR="00DC5DBF" w:rsidRDefault="00DC5DBF">
      <w:pPr>
        <w:rPr>
          <w:lang w:val="en-US"/>
        </w:rPr>
      </w:pPr>
    </w:p>
    <w:p w14:paraId="0F7C2900" w14:textId="0A7E239E" w:rsidR="00110EBC" w:rsidRDefault="008E7687">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q</m:t>
              </m:r>
              <m:r>
                <w:rPr>
                  <w:rFonts w:ascii="Cambria Math" w:hAnsi="Cambria Math"/>
                  <w:lang w:val="en-US"/>
                </w:rPr>
                <m:t>'</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num>
            <m:den>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p</m:t>
                  </m:r>
                </m:e>
                <m:sup>
                  <m:r>
                    <w:rPr>
                      <w:rFonts w:ascii="Cambria Math" w:hAnsi="Cambria Math"/>
                      <w:lang w:val="en-US"/>
                    </w:rPr>
                    <m:t>'</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migrants</m:t>
                  </m:r>
                </m:num>
                <m:den>
                  <m:r>
                    <w:rPr>
                      <w:rFonts w:ascii="Cambria Math" w:hAnsi="Cambria Math"/>
                      <w:lang w:val="en-US"/>
                    </w:rPr>
                    <m:t>population</m:t>
                  </m:r>
                  <m:r>
                    <w:rPr>
                      <w:rFonts w:ascii="Cambria Math" w:hAnsi="Cambria Math"/>
                      <w:lang w:val="en-US"/>
                    </w:rPr>
                    <m:t xml:space="preserve"> </m:t>
                  </m:r>
                  <m:r>
                    <w:rPr>
                      <w:rFonts w:ascii="Cambria Math" w:hAnsi="Cambria Math"/>
                      <w:lang w:val="en-US"/>
                    </w:rPr>
                    <m:t>size</m:t>
                  </m:r>
                </m:den>
              </m:f>
            </m:den>
          </m:f>
        </m:oMath>
      </m:oMathPara>
    </w:p>
    <w:p w14:paraId="18D3A622" w14:textId="77777777" w:rsidR="00301C81" w:rsidRDefault="00301C81">
      <w:pPr>
        <w:rPr>
          <w:lang w:val="en-US"/>
        </w:rPr>
      </w:pPr>
    </w:p>
    <w:p w14:paraId="3C6A014F" w14:textId="37397D06" w:rsidR="005F263D" w:rsidRDefault="00B05B56">
      <w:pPr>
        <w:rPr>
          <w:lang w:val="en-US"/>
        </w:rPr>
      </w:pPr>
      <m:oMath>
        <m:r>
          <w:rPr>
            <w:rFonts w:ascii="Cambria Math" w:hAnsi="Cambria Math"/>
            <w:lang w:val="en-US"/>
          </w:rPr>
          <m:t>migrants =</m:t>
        </m:r>
      </m:oMath>
      <w:r w:rsidR="00134AAF">
        <w:rPr>
          <w:lang w:val="en-US"/>
        </w:rPr>
        <w:t xml:space="preserve"> </w:t>
      </w:r>
      <w:r w:rsidR="00E958A2">
        <w:rPr>
          <w:lang w:val="en-US"/>
        </w:rPr>
        <w:t>Number of migrants that entered the population</w:t>
      </w:r>
    </w:p>
    <w:p w14:paraId="3A675C86" w14:textId="7842AA1E" w:rsidR="00B71F9E" w:rsidRDefault="00B05B56">
      <w:pPr>
        <w:rPr>
          <w:lang w:val="en-US"/>
        </w:rPr>
      </w:pPr>
      <m:oMath>
        <m:r>
          <w:rPr>
            <w:rFonts w:ascii="Cambria Math" w:hAnsi="Cambria Math"/>
            <w:lang w:val="en-US"/>
          </w:rPr>
          <m:t xml:space="preserve">population size = </m:t>
        </m:r>
      </m:oMath>
      <w:r w:rsidR="00B71F9E">
        <w:rPr>
          <w:lang w:val="en-US"/>
        </w:rPr>
        <w:t>Population size in this generation</w:t>
      </w:r>
      <w:r>
        <w:rPr>
          <w:lang w:val="en-US"/>
        </w:rPr>
        <w:t xml:space="preserve"> (migrants are included!)</w:t>
      </w:r>
    </w:p>
    <w:p w14:paraId="7F2E6182" w14:textId="77777777" w:rsidR="00B05B56" w:rsidRDefault="00B05B56">
      <w:pPr>
        <w:rPr>
          <w:lang w:val="en-US"/>
        </w:rPr>
      </w:pPr>
    </w:p>
    <w:p w14:paraId="038DA59C" w14:textId="52DEEEFF" w:rsidR="00603C8C" w:rsidRDefault="00603C8C">
      <w:pPr>
        <w:rPr>
          <w:lang w:val="en-US"/>
        </w:rPr>
      </w:pPr>
      <w:r>
        <w:rPr>
          <w:lang w:val="en-US"/>
        </w:rPr>
        <w:t xml:space="preserve">This formula shows that the effective next </w:t>
      </w:r>
      <w:r w:rsidR="00CF747D">
        <w:rPr>
          <w:lang w:val="en-US"/>
        </w:rPr>
        <w:t xml:space="preserve">generation allele frequency </w:t>
      </w:r>
      <w:r w:rsidR="00AB12D4">
        <w:rPr>
          <w:lang w:val="en-US"/>
        </w:rPr>
        <w:t>of the mutant</w:t>
      </w:r>
      <w:r w:rsidR="004357EE">
        <w:rPr>
          <w:lang w:val="en-US"/>
        </w:rPr>
        <w:t xml:space="preserve"> allele </w:t>
      </w:r>
      <w:r w:rsidR="00CF747D">
        <w:rPr>
          <w:lang w:val="en-US"/>
        </w:rPr>
        <w:t xml:space="preserve">is </w:t>
      </w:r>
      <w:r w:rsidR="00AB12D4">
        <w:rPr>
          <w:lang w:val="en-US"/>
        </w:rPr>
        <w:t>negatively influenced by migrants.</w:t>
      </w:r>
    </w:p>
    <w:p w14:paraId="72DB3163" w14:textId="0C38CBAD" w:rsidR="00CD3609" w:rsidRDefault="0058592E">
      <w:pPr>
        <w:rPr>
          <w:lang w:val="en-US"/>
        </w:rPr>
      </w:pPr>
      <w:r>
        <w:rPr>
          <w:lang w:val="en-US"/>
        </w:rPr>
        <w:t xml:space="preserve">Further it was </w:t>
      </w:r>
      <w:r w:rsidR="00F531D3">
        <w:rPr>
          <w:lang w:val="en-US"/>
        </w:rPr>
        <w:t>shown that population</w:t>
      </w:r>
      <w:r w:rsidR="00C276A2">
        <w:rPr>
          <w:lang w:val="en-US"/>
        </w:rPr>
        <w:t xml:space="preserve">s which receive more than </w:t>
      </w:r>
      <w:r w:rsidR="005E447A">
        <w:rPr>
          <w:lang w:val="en-US"/>
        </w:rPr>
        <w:t>eight migrants per generation</w:t>
      </w:r>
      <w:r w:rsidR="00C07ED9">
        <w:rPr>
          <w:lang w:val="en-US"/>
        </w:rPr>
        <w:t xml:space="preserve"> rarely </w:t>
      </w:r>
      <w:r w:rsidR="003465A0">
        <w:rPr>
          <w:lang w:val="en-US"/>
        </w:rPr>
        <w:t>go</w:t>
      </w:r>
      <w:r w:rsidR="00C07ED9">
        <w:rPr>
          <w:lang w:val="en-US"/>
        </w:rPr>
        <w:t xml:space="preserve"> extinct. This</w:t>
      </w:r>
      <w:r w:rsidR="009A1E83">
        <w:rPr>
          <w:lang w:val="en-US"/>
        </w:rPr>
        <w:t xml:space="preserve"> </w:t>
      </w:r>
      <w:r w:rsidR="00C8152B">
        <w:rPr>
          <w:lang w:val="en-US"/>
        </w:rPr>
        <w:t xml:space="preserve">is expected because </w:t>
      </w:r>
      <w:r w:rsidR="00D9772E">
        <w:rPr>
          <w:lang w:val="en-US"/>
        </w:rPr>
        <w:t>first</w:t>
      </w:r>
      <w:r w:rsidR="003465A0">
        <w:rPr>
          <w:lang w:val="en-US"/>
        </w:rPr>
        <w:t>ly</w:t>
      </w:r>
      <w:r w:rsidR="00D9772E">
        <w:rPr>
          <w:lang w:val="en-US"/>
        </w:rPr>
        <w:t xml:space="preserve"> our extinction </w:t>
      </w:r>
      <w:r w:rsidR="00B95208">
        <w:rPr>
          <w:lang w:val="en-US"/>
        </w:rPr>
        <w:t>threshold is set arbitrarily</w:t>
      </w:r>
      <w:r w:rsidR="009F3183">
        <w:rPr>
          <w:lang w:val="en-US"/>
        </w:rPr>
        <w:t xml:space="preserve"> at </w:t>
      </w:r>
      <m:oMath>
        <m:r>
          <w:rPr>
            <w:rFonts w:ascii="Cambria Math" w:hAnsi="Cambria Math"/>
            <w:lang w:val="en-US"/>
          </w:rPr>
          <m:t>2* avgmigrants</m:t>
        </m:r>
      </m:oMath>
      <w:r w:rsidR="00B95208">
        <w:rPr>
          <w:lang w:val="en-US"/>
        </w:rPr>
        <w:t xml:space="preserve"> and second</w:t>
      </w:r>
      <w:r w:rsidR="003465A0">
        <w:rPr>
          <w:lang w:val="en-US"/>
        </w:rPr>
        <w:t>ly</w:t>
      </w:r>
      <w:r w:rsidR="00B95208">
        <w:rPr>
          <w:lang w:val="en-US"/>
        </w:rPr>
        <w:t xml:space="preserve"> </w:t>
      </w:r>
      <w:r w:rsidR="003465A0">
        <w:rPr>
          <w:lang w:val="en-US"/>
        </w:rPr>
        <w:t xml:space="preserve">because </w:t>
      </w:r>
      <w:r w:rsidR="00B95208">
        <w:rPr>
          <w:lang w:val="en-US"/>
        </w:rPr>
        <w:t xml:space="preserve">the defined decay rate is 0.1 </w:t>
      </w:r>
      <w:r w:rsidR="009438AE">
        <w:rPr>
          <w:lang w:val="en-US"/>
        </w:rPr>
        <w:t xml:space="preserve">and this decay can be compensated when 10% of the population size is equal to the </w:t>
      </w:r>
      <w:r w:rsidR="00EF47CE">
        <w:rPr>
          <w:lang w:val="en-US"/>
        </w:rPr>
        <w:t>number</w:t>
      </w:r>
      <w:r w:rsidR="00732231">
        <w:rPr>
          <w:lang w:val="en-US"/>
        </w:rPr>
        <w:t xml:space="preserve"> of migrants entering. </w:t>
      </w:r>
      <w:r w:rsidR="00914518">
        <w:rPr>
          <w:lang w:val="en-US"/>
        </w:rPr>
        <w:t>Therefore,</w:t>
      </w:r>
      <w:r w:rsidR="00732231">
        <w:rPr>
          <w:lang w:val="en-US"/>
        </w:rPr>
        <w:t xml:space="preserve"> </w:t>
      </w:r>
      <w:r w:rsidR="00EF47CE">
        <w:rPr>
          <w:lang w:val="en-US"/>
        </w:rPr>
        <w:t xml:space="preserve">the system fluctuates </w:t>
      </w:r>
      <w:r w:rsidR="00CD3609">
        <w:rPr>
          <w:lang w:val="en-US"/>
        </w:rPr>
        <w:t xml:space="preserve">around a dynamic stable state with a population size of: </w:t>
      </w:r>
    </w:p>
    <w:p w14:paraId="0875D3CF" w14:textId="77777777" w:rsidR="00914518" w:rsidRDefault="00914518">
      <w:pPr>
        <w:rPr>
          <w:lang w:val="en-US"/>
        </w:rPr>
      </w:pPr>
    </w:p>
    <w:p w14:paraId="1E112F73" w14:textId="6B82D414" w:rsidR="0058592E" w:rsidRPr="00914518" w:rsidRDefault="00CD3609">
      <w:pPr>
        <w:rPr>
          <w:rFonts w:eastAsiaTheme="minorEastAsia"/>
          <w:lang w:val="en-US"/>
        </w:rPr>
      </w:pPr>
      <m:oMathPara>
        <m:oMath>
          <m:r>
            <w:rPr>
              <w:rFonts w:ascii="Cambria Math" w:hAnsi="Cambria Math"/>
              <w:lang w:val="en-US"/>
            </w:rPr>
            <m:t>population size= migrants per generation * 10</m:t>
          </m:r>
        </m:oMath>
      </m:oMathPara>
    </w:p>
    <w:p w14:paraId="51C9EE7E" w14:textId="77777777" w:rsidR="00914518" w:rsidRDefault="00914518">
      <w:pPr>
        <w:rPr>
          <w:lang w:val="en-US"/>
        </w:rPr>
      </w:pPr>
    </w:p>
    <w:p w14:paraId="03E4B592" w14:textId="25D5A91B" w:rsidR="00914518" w:rsidRDefault="00914518">
      <w:pPr>
        <w:rPr>
          <w:lang w:val="en-US"/>
        </w:rPr>
      </w:pPr>
      <w:r>
        <w:rPr>
          <w:lang w:val="en-US"/>
        </w:rPr>
        <w:t xml:space="preserve">This also leads to the assumption that </w:t>
      </w:r>
      <w:r w:rsidR="003F14DE">
        <w:rPr>
          <w:lang w:val="en-US"/>
        </w:rPr>
        <w:t xml:space="preserve">the population could be rescued with way higher migration </w:t>
      </w:r>
      <w:r w:rsidR="009C653D">
        <w:rPr>
          <w:lang w:val="en-US"/>
        </w:rPr>
        <w:t>even when the mutation will not take over</w:t>
      </w:r>
      <w:r w:rsidR="008B3E1B">
        <w:rPr>
          <w:lang w:val="en-US"/>
        </w:rPr>
        <w:t>. This would be around:</w:t>
      </w:r>
    </w:p>
    <w:p w14:paraId="78CB36A2" w14:textId="4CE057A6" w:rsidR="008B3E1B" w:rsidRDefault="008B3E1B">
      <w:pPr>
        <w:rPr>
          <w:lang w:val="en-US"/>
        </w:rPr>
      </w:pPr>
    </w:p>
    <w:p w14:paraId="776336DE" w14:textId="7DC0395A" w:rsidR="008B3E1B" w:rsidRDefault="00664F7E">
      <w:pPr>
        <w:rPr>
          <w:lang w:val="en-US"/>
        </w:rPr>
      </w:pPr>
      <m:oMathPara>
        <m:oMath>
          <m:r>
            <w:rPr>
              <w:rFonts w:ascii="Cambria Math" w:hAnsi="Cambria Math"/>
              <w:lang w:val="en-US"/>
            </w:rPr>
            <m:t>Migrants for rescue =</m:t>
          </m:r>
          <m:f>
            <m:fPr>
              <m:ctrlPr>
                <w:rPr>
                  <w:rFonts w:ascii="Cambria Math" w:hAnsi="Cambria Math"/>
                  <w:i/>
                  <w:lang w:val="en-US"/>
                </w:rPr>
              </m:ctrlPr>
            </m:fPr>
            <m:num>
              <m:r>
                <w:rPr>
                  <w:rFonts w:ascii="Cambria Math" w:hAnsi="Cambria Math"/>
                  <w:lang w:val="en-US"/>
                </w:rPr>
                <m:t xml:space="preserve"> rescue threshold</m:t>
              </m:r>
            </m:num>
            <m:den>
              <m:r>
                <w:rPr>
                  <w:rFonts w:ascii="Cambria Math" w:hAnsi="Cambria Math"/>
                  <w:lang w:val="en-US"/>
                </w:rPr>
                <m:t>10</m:t>
              </m:r>
            </m:den>
          </m:f>
          <m:r>
            <w:rPr>
              <w:rFonts w:ascii="Cambria Math" w:hAnsi="Cambria Math"/>
              <w:lang w:val="en-US"/>
            </w:rPr>
            <m:t xml:space="preserve">  </m:t>
          </m:r>
        </m:oMath>
      </m:oMathPara>
    </w:p>
    <w:p w14:paraId="27476A94" w14:textId="77777777" w:rsidR="008B3E1B" w:rsidRDefault="008B3E1B">
      <w:pPr>
        <w:rPr>
          <w:lang w:val="en-US"/>
        </w:rPr>
      </w:pPr>
    </w:p>
    <w:p w14:paraId="5810C8BA" w14:textId="68E48753" w:rsidR="00021946" w:rsidRDefault="00021946">
      <w:pPr>
        <w:rPr>
          <w:lang w:val="en-US"/>
        </w:rPr>
      </w:pPr>
    </w:p>
    <w:p w14:paraId="3029A23C" w14:textId="319F6B3C" w:rsidR="00021946" w:rsidRDefault="00021946">
      <w:pPr>
        <w:rPr>
          <w:lang w:val="en-US"/>
        </w:rPr>
      </w:pPr>
      <w:r>
        <w:rPr>
          <w:lang w:val="en-US"/>
        </w:rPr>
        <w:t xml:space="preserve">It was very surprising to us how much of a difference it made to the outcome to have the heterozygotes have an intermediate fitness. The reason for this is that there is </w:t>
      </w:r>
      <w:r w:rsidR="005D538F">
        <w:rPr>
          <w:lang w:val="en-US"/>
        </w:rPr>
        <w:t xml:space="preserve">selection towards the </w:t>
      </w:r>
      <w:r w:rsidR="00952654">
        <w:rPr>
          <w:lang w:val="en-US"/>
        </w:rPr>
        <w:t>heterozygote</w:t>
      </w:r>
      <w:r w:rsidR="00CA4E2A">
        <w:rPr>
          <w:lang w:val="en-US"/>
        </w:rPr>
        <w:t xml:space="preserve">, not only the </w:t>
      </w:r>
      <w:r w:rsidR="009E6B8F">
        <w:rPr>
          <w:lang w:val="en-US"/>
        </w:rPr>
        <w:t>homozygote which is frequency dependent and mostly only occurs at higher allele frequencies.</w:t>
      </w:r>
    </w:p>
    <w:p w14:paraId="4BE1B570" w14:textId="2CFA5EF5" w:rsidR="00455290" w:rsidRDefault="00455290">
      <w:pPr>
        <w:rPr>
          <w:lang w:val="en-US"/>
        </w:rPr>
      </w:pPr>
    </w:p>
    <w:p w14:paraId="48017C26" w14:textId="28CDF44E" w:rsidR="008F6981" w:rsidRDefault="00455290">
      <w:pPr>
        <w:rPr>
          <w:lang w:val="en-US"/>
        </w:rPr>
      </w:pPr>
      <w:r>
        <w:rPr>
          <w:lang w:val="en-US"/>
        </w:rPr>
        <w:t xml:space="preserve">Our findings in this model are perfectly supported by the work of </w:t>
      </w:r>
      <w:r w:rsidR="00FA324F">
        <w:rPr>
          <w:lang w:val="en-US"/>
        </w:rPr>
        <w:t xml:space="preserve">Ono et al. </w:t>
      </w:r>
      <w:r w:rsidR="00F13E15">
        <w:rPr>
          <w:lang w:val="en-US"/>
        </w:rPr>
        <w:fldChar w:fldCharType="begin"/>
      </w:r>
      <w:r w:rsidR="00F13E15">
        <w:rPr>
          <w:lang w:val="en-US"/>
        </w:rPr>
        <w:instrText xml:space="preserve"> ADDIN ZOTERO_ITEM CSL_CITATION {"citationID":"QPeG5B0i","properties":{"formattedCitation":"(Ono et al., 2024)","plainCitation":"(Ono et al., 2024)","noteIndex":0},"citationItems":[{"id":4,"uris":["http://zotero.org/users/15607412/items/TTVVP6SD"],"itemData":{"id":4,"type":"article-journal","abstract":"The number of copies of each chromosome, or ploidy, of an organism is a major genomic factor affecting adaptation. We set out to determine how ploidy can impact the outcome of evolution, as well as the likelihood of evolutionary rescue, using short-term experiments with yeast (Saccharomyces cerevisiae) in a high concentration of the fungicide nystatin. In similar experiments using haploid yeast, the genetic changes underlying evolutionary rescue were highly repeatable, with all rescued lines containing a single mutation in the ergosterol biosynthetic pathway. All of these beneficial mutations were recessive, which led to the expectation that diploids would find alternative genetic routes to adaptation. To test this, we repeated the experiment using both haploid and diploid strains and found that diploid populations did not evolve resistance. Although diploids are able to adapt at the same rate as haploids to a lower, not fully inhibitory, concentration of nystatin, the present study suggests that diploids are limited in their ability to adapt to an inhibitory concentration of nystatin, while haploids may undergo evolutionary rescue. These results demonstrate that ploidy can tip the balance between adaptation and extinction when organisms face an extreme environmental change.","container-title":"Canadian Journal of Microbiology","DOI":"10.1139/cjm-2023-0235","ISSN":"0008-4166","issue":"9","journalAbbreviation":"Can. J. Microbiol.","page":"394-404","source":"cdnsciencepub.com (Atypon)","title":"The limit to evolutionary rescue depends on ploidy in yeast exposed to nystatin","volume":"70","author":[{"family":"Ono","given":"Jasmine"},{"family":"Kuzmin","given":"Anastasia"},{"family":"Miller","given":"Lesley"},{"family":"Otto","given":"Sarah P."}],"issued":{"date-parts":[["2024",9]]}}}],"schema":"https://github.com/citation-style-language/schema/raw/master/csl-citation.json"} </w:instrText>
      </w:r>
      <w:r w:rsidR="00F13E15">
        <w:rPr>
          <w:lang w:val="en-US"/>
        </w:rPr>
        <w:fldChar w:fldCharType="separate"/>
      </w:r>
      <w:r w:rsidR="00F13E15" w:rsidRPr="00F13E15">
        <w:rPr>
          <w:rFonts w:ascii="Calibri" w:hAnsi="Calibri" w:cs="Calibri"/>
          <w:lang w:val="en-US"/>
        </w:rPr>
        <w:t>(Ono et al., 2024)</w:t>
      </w:r>
      <w:r w:rsidR="00F13E15">
        <w:rPr>
          <w:lang w:val="en-US"/>
        </w:rPr>
        <w:fldChar w:fldCharType="end"/>
      </w:r>
      <w:r>
        <w:rPr>
          <w:lang w:val="en-US"/>
        </w:rPr>
        <w:t xml:space="preserve">. They found that the rescue probability of diploids sinks, as the dominance level of the beneficial mutation sinks. The reasoning given is that the recessive mutations will not be “seen” by selection when they arise in heterozygote form. This </w:t>
      </w:r>
      <w:r w:rsidR="008F6981">
        <w:rPr>
          <w:lang w:val="en-US"/>
        </w:rPr>
        <w:t>result is perfectly mirrored by our findings. The mutation has a hard time finding any purchase because it can almost never reach any significant levels of homozygosity. The opposite is shown when the dominance level is high as is seen in figure 6 (bottom).</w:t>
      </w:r>
    </w:p>
    <w:p w14:paraId="4B697299" w14:textId="77777777" w:rsidR="00816C61" w:rsidRDefault="00816C61">
      <w:pPr>
        <w:rPr>
          <w:lang w:val="en-US"/>
        </w:rPr>
      </w:pPr>
    </w:p>
    <w:p w14:paraId="7F97E65B" w14:textId="229EBFDF" w:rsidR="00021946" w:rsidRDefault="00021946">
      <w:pPr>
        <w:rPr>
          <w:lang w:val="en-US"/>
        </w:rPr>
      </w:pPr>
    </w:p>
    <w:p w14:paraId="14696A4F" w14:textId="77777777" w:rsidR="005B46FE" w:rsidRDefault="005B46FE" w:rsidP="005B46FE">
      <w:pPr>
        <w:rPr>
          <w:b/>
          <w:bCs/>
          <w:lang w:val="en-US"/>
        </w:rPr>
      </w:pPr>
      <w:r w:rsidRPr="00790A86">
        <w:rPr>
          <w:b/>
          <w:bCs/>
          <w:lang w:val="en-US"/>
        </w:rPr>
        <w:t>Conclusion</w:t>
      </w:r>
    </w:p>
    <w:p w14:paraId="2B202068" w14:textId="05A5FB66" w:rsidR="005B46FE" w:rsidRPr="00597DE2" w:rsidRDefault="005B46FE" w:rsidP="005B46FE">
      <w:pPr>
        <w:rPr>
          <w:lang w:val="en-US"/>
        </w:rPr>
      </w:pPr>
      <w:r>
        <w:rPr>
          <w:lang w:val="en-US"/>
        </w:rPr>
        <w:t>O</w:t>
      </w:r>
      <w:r w:rsidRPr="00597DE2">
        <w:rPr>
          <w:lang w:val="en-US"/>
        </w:rPr>
        <w:t xml:space="preserve">ur results showed certain differences to our hypotheses. </w:t>
      </w:r>
      <w:r>
        <w:rPr>
          <w:lang w:val="en-US"/>
        </w:rPr>
        <w:t>W</w:t>
      </w:r>
      <w:r w:rsidRPr="00597DE2">
        <w:rPr>
          <w:lang w:val="en-US"/>
        </w:rPr>
        <w:t>hile we predicted that there would not be large differences in rescue probabilities between low and high migration</w:t>
      </w:r>
      <w:r>
        <w:rPr>
          <w:lang w:val="en-US"/>
        </w:rPr>
        <w:t>-rates</w:t>
      </w:r>
      <w:r w:rsidRPr="00597DE2">
        <w:rPr>
          <w:lang w:val="en-US"/>
        </w:rPr>
        <w:t xml:space="preserve">, the results showed that </w:t>
      </w:r>
      <w:r>
        <w:rPr>
          <w:lang w:val="en-US"/>
        </w:rPr>
        <w:t>evolutionary rescue is only possible at very low migration-rates but even then, very unlikely. P</w:t>
      </w:r>
      <w:r w:rsidRPr="00597DE2">
        <w:rPr>
          <w:lang w:val="en-US"/>
        </w:rPr>
        <w:t>opulations with high migration</w:t>
      </w:r>
      <w:r>
        <w:rPr>
          <w:lang w:val="en-US"/>
        </w:rPr>
        <w:t xml:space="preserve">-rates </w:t>
      </w:r>
      <w:r w:rsidRPr="00597DE2">
        <w:rPr>
          <w:lang w:val="en-US"/>
        </w:rPr>
        <w:t>stabilize but are no longer rescued</w:t>
      </w:r>
      <w:r>
        <w:rPr>
          <w:lang w:val="en-US"/>
        </w:rPr>
        <w:t xml:space="preserve"> or go extinct</w:t>
      </w:r>
      <w:r w:rsidRPr="00597DE2">
        <w:rPr>
          <w:lang w:val="en-US"/>
        </w:rPr>
        <w:t xml:space="preserve">. </w:t>
      </w:r>
      <w:r>
        <w:rPr>
          <w:lang w:val="en-US"/>
        </w:rPr>
        <w:t>T</w:t>
      </w:r>
      <w:r w:rsidRPr="00597DE2">
        <w:rPr>
          <w:lang w:val="en-US"/>
        </w:rPr>
        <w:t>hat an intermediate migration</w:t>
      </w:r>
      <w:r>
        <w:rPr>
          <w:lang w:val="en-US"/>
        </w:rPr>
        <w:t>-rate</w:t>
      </w:r>
      <w:r w:rsidRPr="00597DE2">
        <w:rPr>
          <w:lang w:val="en-US"/>
        </w:rPr>
        <w:t xml:space="preserve"> increases the probability of </w:t>
      </w:r>
      <w:r w:rsidR="003465A0" w:rsidRPr="00597DE2">
        <w:rPr>
          <w:lang w:val="en-US"/>
        </w:rPr>
        <w:t>extinction</w:t>
      </w:r>
      <w:r w:rsidR="003465A0">
        <w:rPr>
          <w:lang w:val="en-US"/>
        </w:rPr>
        <w:t xml:space="preserve"> and makes</w:t>
      </w:r>
      <w:r w:rsidRPr="00597DE2">
        <w:rPr>
          <w:lang w:val="en-US"/>
        </w:rPr>
        <w:t xml:space="preserve"> evolutionary rescue very unlikely was confirmed by the results.</w:t>
      </w:r>
      <w:r>
        <w:rPr>
          <w:lang w:val="en-US"/>
        </w:rPr>
        <w:t xml:space="preserve"> </w:t>
      </w:r>
    </w:p>
    <w:p w14:paraId="0A88091B" w14:textId="2B642C26" w:rsidR="005B46FE" w:rsidRDefault="003465A0" w:rsidP="005B46FE">
      <w:pPr>
        <w:rPr>
          <w:lang w:val="en-US"/>
        </w:rPr>
      </w:pPr>
      <w:r>
        <w:rPr>
          <w:lang w:val="en-US"/>
        </w:rPr>
        <w:t>From our results we deduce, that</w:t>
      </w:r>
      <w:r w:rsidR="005B46FE">
        <w:rPr>
          <w:lang w:val="en-US"/>
        </w:rPr>
        <w:t xml:space="preserve"> </w:t>
      </w:r>
      <w:r w:rsidR="005B46FE" w:rsidRPr="00FD1831">
        <w:rPr>
          <w:lang w:val="en-US"/>
        </w:rPr>
        <w:t xml:space="preserve">if you want to start conservation actions </w:t>
      </w:r>
      <w:r w:rsidR="00645C08">
        <w:rPr>
          <w:lang w:val="en-US"/>
        </w:rPr>
        <w:t xml:space="preserve">on a </w:t>
      </w:r>
      <w:r w:rsidR="00664F28">
        <w:rPr>
          <w:lang w:val="en-US"/>
        </w:rPr>
        <w:t>population</w:t>
      </w:r>
      <w:r w:rsidR="003F7B53">
        <w:rPr>
          <w:lang w:val="en-US"/>
        </w:rPr>
        <w:t xml:space="preserve"> </w:t>
      </w:r>
      <w:r w:rsidR="00524937">
        <w:rPr>
          <w:lang w:val="en-US"/>
        </w:rPr>
        <w:t xml:space="preserve">with </w:t>
      </w:r>
      <w:r w:rsidR="00DA3DE4">
        <w:rPr>
          <w:lang w:val="en-US"/>
        </w:rPr>
        <w:t xml:space="preserve">wildtype phenotype </w:t>
      </w:r>
      <w:r w:rsidR="003F7B53">
        <w:rPr>
          <w:lang w:val="en-US"/>
        </w:rPr>
        <w:t xml:space="preserve">that is </w:t>
      </w:r>
      <w:r w:rsidR="00960C95">
        <w:rPr>
          <w:lang w:val="en-US"/>
        </w:rPr>
        <w:t>decaying</w:t>
      </w:r>
      <w:r w:rsidR="00B451F6">
        <w:rPr>
          <w:lang w:val="en-US"/>
        </w:rPr>
        <w:t>. T</w:t>
      </w:r>
      <w:r w:rsidR="003D598E">
        <w:rPr>
          <w:lang w:val="en-US"/>
        </w:rPr>
        <w:t xml:space="preserve">he migration from a wildtype population to this </w:t>
      </w:r>
      <w:r w:rsidR="002B7718">
        <w:rPr>
          <w:lang w:val="en-US"/>
        </w:rPr>
        <w:t>population should be limited</w:t>
      </w:r>
      <w:r w:rsidR="0023204B">
        <w:rPr>
          <w:lang w:val="en-US"/>
        </w:rPr>
        <w:t xml:space="preserve"> if </w:t>
      </w:r>
      <w:r w:rsidR="00BE7F37">
        <w:rPr>
          <w:lang w:val="en-US"/>
        </w:rPr>
        <w:t>the possible rescue mutation is recessive</w:t>
      </w:r>
      <w:r w:rsidR="002B7718">
        <w:rPr>
          <w:lang w:val="en-US"/>
        </w:rPr>
        <w:t>, to ensure an evolutionary rescue.</w:t>
      </w:r>
    </w:p>
    <w:p w14:paraId="1FD203B0" w14:textId="77777777" w:rsidR="005B46FE" w:rsidRDefault="005B46FE" w:rsidP="005B46FE">
      <w:pPr>
        <w:rPr>
          <w:lang w:val="en-US"/>
        </w:rPr>
      </w:pPr>
    </w:p>
    <w:p w14:paraId="56E4373A" w14:textId="77777777" w:rsidR="005B46FE" w:rsidRDefault="005B46FE" w:rsidP="005B46FE">
      <w:pPr>
        <w:rPr>
          <w:b/>
          <w:bCs/>
          <w:lang w:val="en-US"/>
        </w:rPr>
      </w:pPr>
      <w:r w:rsidRPr="00790A86">
        <w:rPr>
          <w:b/>
          <w:bCs/>
          <w:lang w:val="en-US"/>
        </w:rPr>
        <w:t>Limitations</w:t>
      </w:r>
    </w:p>
    <w:p w14:paraId="0C278012" w14:textId="355B94C0" w:rsidR="005B46FE" w:rsidRDefault="005B46FE" w:rsidP="005B46FE">
      <w:pPr>
        <w:rPr>
          <w:lang w:val="en-US"/>
        </w:rPr>
      </w:pPr>
      <w:r w:rsidRPr="001469B3">
        <w:rPr>
          <w:lang w:val="en-US"/>
        </w:rPr>
        <w:t xml:space="preserve">We are aware that we are in a very small niche with this model, of course it makes more sense for conservation actions to let </w:t>
      </w:r>
      <w:r w:rsidR="002B7718">
        <w:rPr>
          <w:lang w:val="en-US"/>
        </w:rPr>
        <w:t xml:space="preserve">individuals </w:t>
      </w:r>
      <w:r w:rsidRPr="001469B3">
        <w:rPr>
          <w:lang w:val="en-US"/>
        </w:rPr>
        <w:t>migrate</w:t>
      </w:r>
      <w:r w:rsidR="00C574C8">
        <w:rPr>
          <w:lang w:val="en-US"/>
        </w:rPr>
        <w:t xml:space="preserve"> </w:t>
      </w:r>
      <w:r w:rsidR="00FF3CC9">
        <w:rPr>
          <w:lang w:val="en-US"/>
        </w:rPr>
        <w:t xml:space="preserve">because usually the potential evolutionary rescue </w:t>
      </w:r>
      <w:r w:rsidR="00956805">
        <w:rPr>
          <w:lang w:val="en-US"/>
        </w:rPr>
        <w:t>mutation is not known and for heritability modes</w:t>
      </w:r>
      <w:r w:rsidR="003465A0">
        <w:rPr>
          <w:lang w:val="en-US"/>
        </w:rPr>
        <w:t xml:space="preserve"> other</w:t>
      </w:r>
      <w:r w:rsidR="00956805">
        <w:rPr>
          <w:lang w:val="en-US"/>
        </w:rPr>
        <w:t xml:space="preserve"> than a recessive mutation</w:t>
      </w:r>
      <w:r w:rsidR="003465A0">
        <w:rPr>
          <w:lang w:val="en-US"/>
        </w:rPr>
        <w:t>,</w:t>
      </w:r>
      <w:r w:rsidR="00956805">
        <w:rPr>
          <w:lang w:val="en-US"/>
        </w:rPr>
        <w:t xml:space="preserve"> rescue </w:t>
      </w:r>
      <w:r w:rsidR="006108C2">
        <w:rPr>
          <w:lang w:val="en-US"/>
        </w:rPr>
        <w:t>tende</w:t>
      </w:r>
      <w:r w:rsidR="003465A0">
        <w:rPr>
          <w:lang w:val="en-US"/>
        </w:rPr>
        <w:t>s</w:t>
      </w:r>
      <w:r w:rsidR="006108C2">
        <w:rPr>
          <w:lang w:val="en-US"/>
        </w:rPr>
        <w:t xml:space="preserve"> to </w:t>
      </w:r>
      <w:r w:rsidR="00956805">
        <w:rPr>
          <w:lang w:val="en-US"/>
        </w:rPr>
        <w:t xml:space="preserve">increase with </w:t>
      </w:r>
      <w:r w:rsidR="003465A0">
        <w:rPr>
          <w:lang w:val="en-US"/>
        </w:rPr>
        <w:t>increasing</w:t>
      </w:r>
      <w:r w:rsidR="00956805">
        <w:rPr>
          <w:lang w:val="en-US"/>
        </w:rPr>
        <w:t xml:space="preserve"> migrants</w:t>
      </w:r>
      <w:r w:rsidRPr="001469B3">
        <w:rPr>
          <w:lang w:val="en-US"/>
        </w:rPr>
        <w:t>. Also, the risk is probably lower because, as we have seen, small differences in the migration</w:t>
      </w:r>
      <w:r>
        <w:rPr>
          <w:lang w:val="en-US"/>
        </w:rPr>
        <w:t>-rates</w:t>
      </w:r>
      <w:r w:rsidRPr="001469B3">
        <w:rPr>
          <w:lang w:val="en-US"/>
        </w:rPr>
        <w:t xml:space="preserve"> in our model can greatly increase the extinction</w:t>
      </w:r>
      <w:r>
        <w:rPr>
          <w:lang w:val="en-US"/>
        </w:rPr>
        <w:t xml:space="preserve">-probability </w:t>
      </w:r>
      <w:r w:rsidRPr="001469B3">
        <w:rPr>
          <w:lang w:val="en-US"/>
        </w:rPr>
        <w:t>for the population. We also focus here on fixed fitness numbers and thus never change the decay rate. We also don't know what the whole thing would look like if we were to add a carrying capacity</w:t>
      </w:r>
      <w:r>
        <w:rPr>
          <w:lang w:val="en-US"/>
        </w:rPr>
        <w:t>.</w:t>
      </w:r>
    </w:p>
    <w:p w14:paraId="6268D767" w14:textId="77777777" w:rsidR="005B46FE" w:rsidRDefault="005B46FE" w:rsidP="005B46FE">
      <w:pPr>
        <w:rPr>
          <w:lang w:val="en-US"/>
        </w:rPr>
      </w:pPr>
    </w:p>
    <w:p w14:paraId="446694F3" w14:textId="55FFDA11" w:rsidR="00FA324F" w:rsidRPr="008E7687" w:rsidRDefault="005B46FE" w:rsidP="008E7687">
      <w:pPr>
        <w:rPr>
          <w:b/>
          <w:bCs/>
          <w:lang w:val="en-US"/>
        </w:rPr>
      </w:pPr>
      <w:r w:rsidRPr="00C577FD">
        <w:rPr>
          <w:b/>
          <w:bCs/>
          <w:lang w:val="en-US"/>
        </w:rPr>
        <w:t>Literature</w:t>
      </w:r>
    </w:p>
    <w:p w14:paraId="6D5BC873" w14:textId="3855889C" w:rsidR="00FA324F" w:rsidRPr="00FA324F" w:rsidRDefault="00FA324F" w:rsidP="00FA324F">
      <w:pPr>
        <w:pStyle w:val="Literaturverzeichnis"/>
        <w:rPr>
          <w:rFonts w:ascii="Calibri" w:hAnsi="Calibri" w:cs="Calibri"/>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Pr="00FA324F">
        <w:rPr>
          <w:rFonts w:ascii="Calibri" w:hAnsi="Calibri" w:cs="Calibri"/>
          <w:lang w:val="en-US"/>
        </w:rPr>
        <w:t xml:space="preserve">Alexander, H.K., Martin, G., Martin, O.Y., Bonhoeffer, S., 2014. Evolutionary rescue: Linking theory for conservation and medicine. </w:t>
      </w:r>
      <w:proofErr w:type="spellStart"/>
      <w:r w:rsidRPr="00FA324F">
        <w:rPr>
          <w:rFonts w:ascii="Calibri" w:hAnsi="Calibri" w:cs="Calibri"/>
          <w:lang w:val="en-US"/>
        </w:rPr>
        <w:t>Evol</w:t>
      </w:r>
      <w:proofErr w:type="spellEnd"/>
      <w:r w:rsidRPr="00FA324F">
        <w:rPr>
          <w:rFonts w:ascii="Calibri" w:hAnsi="Calibri" w:cs="Calibri"/>
          <w:lang w:val="en-US"/>
        </w:rPr>
        <w:t>. Appl. 7, 1161–1179. https://doi.org/10.1111/eva.12221</w:t>
      </w:r>
    </w:p>
    <w:p w14:paraId="7525E16E" w14:textId="77777777" w:rsidR="00FA324F" w:rsidRPr="00FA324F" w:rsidRDefault="00FA324F" w:rsidP="00FA324F">
      <w:pPr>
        <w:pStyle w:val="Literaturverzeichnis"/>
        <w:rPr>
          <w:rFonts w:ascii="Calibri" w:hAnsi="Calibri" w:cs="Calibri"/>
          <w:lang w:val="en-US"/>
        </w:rPr>
      </w:pPr>
      <w:r w:rsidRPr="00FA324F">
        <w:rPr>
          <w:rFonts w:ascii="Calibri" w:hAnsi="Calibri" w:cs="Calibri"/>
          <w:lang w:val="en-US"/>
        </w:rPr>
        <w:t xml:space="preserve">Bell, G., 2017. Evolutionary Rescue. Annu. Rev. Ecol. </w:t>
      </w:r>
      <w:proofErr w:type="spellStart"/>
      <w:r w:rsidRPr="00FA324F">
        <w:rPr>
          <w:rFonts w:ascii="Calibri" w:hAnsi="Calibri" w:cs="Calibri"/>
          <w:lang w:val="en-US"/>
        </w:rPr>
        <w:t>Evol</w:t>
      </w:r>
      <w:proofErr w:type="spellEnd"/>
      <w:r w:rsidRPr="00FA324F">
        <w:rPr>
          <w:rFonts w:ascii="Calibri" w:hAnsi="Calibri" w:cs="Calibri"/>
          <w:lang w:val="en-US"/>
        </w:rPr>
        <w:t>. Syst. 48, 605–627. https://doi.org/10.1146/annurev-ecolsys-110316-023011</w:t>
      </w:r>
    </w:p>
    <w:p w14:paraId="49462A54" w14:textId="77777777" w:rsidR="00FA324F" w:rsidRPr="00FA324F" w:rsidRDefault="00FA324F" w:rsidP="00FA324F">
      <w:pPr>
        <w:pStyle w:val="Literaturverzeichnis"/>
        <w:rPr>
          <w:rFonts w:ascii="Calibri" w:hAnsi="Calibri" w:cs="Calibri"/>
        </w:rPr>
      </w:pPr>
      <w:proofErr w:type="spellStart"/>
      <w:r w:rsidRPr="00FA324F">
        <w:rPr>
          <w:rFonts w:ascii="Calibri" w:hAnsi="Calibri" w:cs="Calibri"/>
          <w:lang w:val="en-US"/>
        </w:rPr>
        <w:t>Gomulkiewicz</w:t>
      </w:r>
      <w:proofErr w:type="spellEnd"/>
      <w:r w:rsidRPr="00FA324F">
        <w:rPr>
          <w:rFonts w:ascii="Calibri" w:hAnsi="Calibri" w:cs="Calibri"/>
          <w:lang w:val="en-US"/>
        </w:rPr>
        <w:t xml:space="preserve">, R., Houle, D., 2009. Demographic and Genetic Constraints on Evolution. </w:t>
      </w:r>
      <w:r w:rsidRPr="00FA324F">
        <w:rPr>
          <w:rFonts w:ascii="Calibri" w:hAnsi="Calibri" w:cs="Calibri"/>
        </w:rPr>
        <w:t>Am. Nat. 174, E218–E229. https://doi.org/10.1086/645086</w:t>
      </w:r>
    </w:p>
    <w:p w14:paraId="23D2AB9D" w14:textId="77777777" w:rsidR="00FA324F" w:rsidRPr="00FA324F" w:rsidRDefault="00FA324F" w:rsidP="00FA324F">
      <w:pPr>
        <w:pStyle w:val="Literaturverzeichnis"/>
        <w:rPr>
          <w:rFonts w:ascii="Calibri" w:hAnsi="Calibri" w:cs="Calibri"/>
          <w:lang w:val="en-US"/>
        </w:rPr>
      </w:pPr>
      <w:proofErr w:type="spellStart"/>
      <w:r w:rsidRPr="00FA324F">
        <w:rPr>
          <w:rFonts w:ascii="Calibri" w:hAnsi="Calibri" w:cs="Calibri"/>
        </w:rPr>
        <w:t>Kacser</w:t>
      </w:r>
      <w:proofErr w:type="spellEnd"/>
      <w:r w:rsidRPr="00FA324F">
        <w:rPr>
          <w:rFonts w:ascii="Calibri" w:hAnsi="Calibri" w:cs="Calibri"/>
        </w:rPr>
        <w:t xml:space="preserve">, H., Burns, J.A., 1981. </w:t>
      </w:r>
      <w:r w:rsidRPr="00FA324F">
        <w:rPr>
          <w:rFonts w:ascii="Calibri" w:hAnsi="Calibri" w:cs="Calibri"/>
          <w:lang w:val="en-US"/>
        </w:rPr>
        <w:t>THE MOLECULAR BASIS OF DOMINANCE. Genetics 97, 639–666. https://doi.org/10.1093/genetics/97.3-4.639</w:t>
      </w:r>
    </w:p>
    <w:p w14:paraId="640E6A5E" w14:textId="77777777" w:rsidR="00FA324F" w:rsidRPr="00FA324F" w:rsidRDefault="00FA324F" w:rsidP="00FA324F">
      <w:pPr>
        <w:pStyle w:val="Literaturverzeichnis"/>
        <w:rPr>
          <w:rFonts w:ascii="Calibri" w:hAnsi="Calibri" w:cs="Calibri"/>
          <w:lang w:val="en-US"/>
        </w:rPr>
      </w:pPr>
      <w:r w:rsidRPr="00FA324F">
        <w:rPr>
          <w:rFonts w:ascii="Calibri" w:hAnsi="Calibri" w:cs="Calibri"/>
          <w:lang w:val="en-US"/>
        </w:rPr>
        <w:t xml:space="preserve">Ono, J., Kuzmin, A., Miller, L., Otto, S.P., 2024. The limit to evolutionary rescue depends on ploidy in yeast exposed to nystatin. Can. J. </w:t>
      </w:r>
      <w:proofErr w:type="spellStart"/>
      <w:r w:rsidRPr="00FA324F">
        <w:rPr>
          <w:rFonts w:ascii="Calibri" w:hAnsi="Calibri" w:cs="Calibri"/>
          <w:lang w:val="en-US"/>
        </w:rPr>
        <w:t>Microbiol</w:t>
      </w:r>
      <w:proofErr w:type="spellEnd"/>
      <w:r w:rsidRPr="00FA324F">
        <w:rPr>
          <w:rFonts w:ascii="Calibri" w:hAnsi="Calibri" w:cs="Calibri"/>
          <w:lang w:val="en-US"/>
        </w:rPr>
        <w:t>. 70, 394–404. https://doi.org/10.1139/cjm-2023-0235</w:t>
      </w:r>
    </w:p>
    <w:p w14:paraId="18138B2B" w14:textId="77777777" w:rsidR="00FA324F" w:rsidRPr="00FA324F" w:rsidRDefault="00FA324F" w:rsidP="00FA324F">
      <w:pPr>
        <w:pStyle w:val="Literaturverzeichnis"/>
        <w:rPr>
          <w:rFonts w:ascii="Calibri" w:hAnsi="Calibri" w:cs="Calibri"/>
          <w:lang w:val="en-US"/>
        </w:rPr>
      </w:pPr>
      <w:r w:rsidRPr="00FA324F">
        <w:rPr>
          <w:rFonts w:ascii="Calibri" w:hAnsi="Calibri" w:cs="Calibri"/>
          <w:lang w:val="en-US"/>
        </w:rPr>
        <w:t xml:space="preserve">Pimm, S.L., Dollar, L., Bass Jr, O.L., 2006. The genetic rescue of the Florida panther. Anim. </w:t>
      </w:r>
      <w:proofErr w:type="spellStart"/>
      <w:r w:rsidRPr="00FA324F">
        <w:rPr>
          <w:rFonts w:ascii="Calibri" w:hAnsi="Calibri" w:cs="Calibri"/>
          <w:lang w:val="en-US"/>
        </w:rPr>
        <w:t>Conserv</w:t>
      </w:r>
      <w:proofErr w:type="spellEnd"/>
      <w:r w:rsidRPr="00FA324F">
        <w:rPr>
          <w:rFonts w:ascii="Calibri" w:hAnsi="Calibri" w:cs="Calibri"/>
          <w:lang w:val="en-US"/>
        </w:rPr>
        <w:t>. 9, 115–122. https://doi.org/10.1111/j.1469-1795.2005.00010.x</w:t>
      </w:r>
    </w:p>
    <w:p w14:paraId="40CE9D21" w14:textId="77777777" w:rsidR="00FA324F" w:rsidRPr="00FA324F" w:rsidRDefault="00FA324F" w:rsidP="00FA324F">
      <w:pPr>
        <w:pStyle w:val="Literaturverzeichnis"/>
        <w:rPr>
          <w:rFonts w:ascii="Calibri" w:hAnsi="Calibri" w:cs="Calibri"/>
        </w:rPr>
      </w:pPr>
      <w:r w:rsidRPr="00FA324F">
        <w:rPr>
          <w:rFonts w:ascii="Calibri" w:hAnsi="Calibri" w:cs="Calibri"/>
          <w:lang w:val="en-US"/>
        </w:rPr>
        <w:t xml:space="preserve">Uecker, H., Otto, S.P., </w:t>
      </w:r>
      <w:proofErr w:type="spellStart"/>
      <w:r w:rsidRPr="00FA324F">
        <w:rPr>
          <w:rFonts w:ascii="Calibri" w:hAnsi="Calibri" w:cs="Calibri"/>
          <w:lang w:val="en-US"/>
        </w:rPr>
        <w:t>Hermisson</w:t>
      </w:r>
      <w:proofErr w:type="spellEnd"/>
      <w:r w:rsidRPr="00FA324F">
        <w:rPr>
          <w:rFonts w:ascii="Calibri" w:hAnsi="Calibri" w:cs="Calibri"/>
          <w:lang w:val="en-US"/>
        </w:rPr>
        <w:t xml:space="preserve">, J., 2014. Evolutionary Rescue in Structured Populations. </w:t>
      </w:r>
      <w:r w:rsidRPr="00FA324F">
        <w:rPr>
          <w:rFonts w:ascii="Calibri" w:hAnsi="Calibri" w:cs="Calibri"/>
        </w:rPr>
        <w:t>Am. Nat. 183, E17–E35. https://doi.org/10.1086/673914</w:t>
      </w:r>
    </w:p>
    <w:p w14:paraId="43528F1A" w14:textId="444BD53B" w:rsidR="00D941E1" w:rsidRDefault="00FA324F">
      <w:pPr>
        <w:rPr>
          <w:lang w:val="en-US"/>
        </w:rPr>
      </w:pPr>
      <w:r>
        <w:rPr>
          <w:lang w:val="en-US"/>
        </w:rPr>
        <w:fldChar w:fldCharType="end"/>
      </w:r>
      <w:r w:rsidR="00D941E1">
        <w:rPr>
          <w:lang w:val="en-US"/>
        </w:rPr>
        <w:br w:type="page"/>
      </w:r>
    </w:p>
    <w:p w14:paraId="3569C9C1" w14:textId="61188E52" w:rsidR="00021946" w:rsidRPr="00D941E1" w:rsidRDefault="00D941E1">
      <w:pPr>
        <w:rPr>
          <w:b/>
          <w:bCs/>
          <w:lang w:val="en-US"/>
        </w:rPr>
      </w:pPr>
      <w:r w:rsidRPr="00D941E1">
        <w:rPr>
          <w:b/>
          <w:bCs/>
          <w:lang w:val="en-US"/>
        </w:rPr>
        <w:lastRenderedPageBreak/>
        <w:t>Author contributions</w:t>
      </w:r>
    </w:p>
    <w:p w14:paraId="0E609407" w14:textId="204161C0" w:rsidR="00D941E1" w:rsidRPr="00D941E1" w:rsidRDefault="00D941E1" w:rsidP="00D941E1">
      <w:pPr>
        <w:rPr>
          <w:lang w:val="en-US"/>
        </w:rPr>
      </w:pPr>
      <w:r>
        <w:rPr>
          <w:lang w:val="en-US"/>
        </w:rPr>
        <w:t xml:space="preserve">Data conceived and analyzed by: </w:t>
      </w:r>
      <w:r w:rsidRPr="00D941E1">
        <w:rPr>
          <w:lang w:val="en-US"/>
        </w:rPr>
        <w:t>Florin Suter, Balz Fuchs, Felix Rentschler</w:t>
      </w:r>
    </w:p>
    <w:p w14:paraId="4803733F" w14:textId="47691938" w:rsidR="00D941E1" w:rsidRPr="00D941E1" w:rsidRDefault="00D941E1" w:rsidP="00D941E1">
      <w:pPr>
        <w:rPr>
          <w:lang w:val="en-US"/>
        </w:rPr>
      </w:pPr>
    </w:p>
    <w:p w14:paraId="25F95150" w14:textId="17A20169" w:rsidR="00D941E1" w:rsidRDefault="00D941E1" w:rsidP="00D941E1">
      <w:pPr>
        <w:rPr>
          <w:lang w:val="en-US"/>
        </w:rPr>
      </w:pPr>
      <w:r>
        <w:rPr>
          <w:lang w:val="en-US"/>
        </w:rPr>
        <w:t xml:space="preserve">Contributed data or analysis tools: Prof. Dr. Claudia Bank, Dr. Catalina Chaparro Pedraza, Dr. Loïc </w:t>
      </w:r>
      <w:proofErr w:type="spellStart"/>
      <w:r>
        <w:rPr>
          <w:lang w:val="en-US"/>
        </w:rPr>
        <w:t>Marrec</w:t>
      </w:r>
      <w:proofErr w:type="spellEnd"/>
      <w:r>
        <w:rPr>
          <w:lang w:val="en-US"/>
        </w:rPr>
        <w:t>, Florin Suter, Balz Fuchs, Felix Rentschler</w:t>
      </w:r>
    </w:p>
    <w:p w14:paraId="3D1CE0DA" w14:textId="17EADE85" w:rsidR="00D941E1" w:rsidRDefault="00D941E1" w:rsidP="00D941E1">
      <w:pPr>
        <w:rPr>
          <w:lang w:val="en-US"/>
        </w:rPr>
      </w:pPr>
    </w:p>
    <w:p w14:paraId="22473952" w14:textId="1F182586" w:rsidR="00D941E1" w:rsidRDefault="00D941E1" w:rsidP="00D941E1">
      <w:pPr>
        <w:rPr>
          <w:lang w:val="en-US"/>
        </w:rPr>
      </w:pPr>
      <w:r>
        <w:rPr>
          <w:lang w:val="en-US"/>
        </w:rPr>
        <w:t xml:space="preserve">Performed the analysis: </w:t>
      </w:r>
      <w:r w:rsidRPr="00D941E1">
        <w:rPr>
          <w:lang w:val="en-US"/>
        </w:rPr>
        <w:t>Florin Suter, Balz Fuchs, Felix Rentschler</w:t>
      </w:r>
    </w:p>
    <w:p w14:paraId="7C644690" w14:textId="2DF40E0E" w:rsidR="00D941E1" w:rsidRDefault="00D941E1" w:rsidP="00D941E1">
      <w:pPr>
        <w:rPr>
          <w:lang w:val="en-US"/>
        </w:rPr>
      </w:pPr>
    </w:p>
    <w:p w14:paraId="06CBFFCA" w14:textId="1C249013" w:rsidR="00D941E1" w:rsidRPr="00D941E1" w:rsidRDefault="00D941E1" w:rsidP="00D941E1">
      <w:pPr>
        <w:rPr>
          <w:lang w:val="en-US"/>
        </w:rPr>
      </w:pPr>
      <w:r>
        <w:rPr>
          <w:lang w:val="en-US"/>
        </w:rPr>
        <w:t xml:space="preserve">Wrote the paper: </w:t>
      </w:r>
      <w:r w:rsidRPr="00D941E1">
        <w:rPr>
          <w:lang w:val="en-US"/>
        </w:rPr>
        <w:t>Florin Suter, Balz Fuchs, Felix Rentschler</w:t>
      </w:r>
    </w:p>
    <w:sectPr w:rsidR="00D941E1" w:rsidRPr="00D941E1" w:rsidSect="004F1F7F">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6E7B67F" w14:textId="77777777" w:rsidR="00004525" w:rsidRDefault="00004525" w:rsidP="001E4BCC">
      <w:r>
        <w:separator/>
      </w:r>
    </w:p>
  </w:endnote>
  <w:endnote w:type="continuationSeparator" w:id="0">
    <w:p w14:paraId="4B925ECD" w14:textId="77777777" w:rsidR="00004525" w:rsidRDefault="00004525" w:rsidP="001E4B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4785930" w14:textId="77777777" w:rsidR="00004525" w:rsidRDefault="00004525" w:rsidP="001E4BCC">
      <w:r>
        <w:separator/>
      </w:r>
    </w:p>
  </w:footnote>
  <w:footnote w:type="continuationSeparator" w:id="0">
    <w:p w14:paraId="0F2E6A37" w14:textId="77777777" w:rsidR="00004525" w:rsidRDefault="00004525" w:rsidP="001E4B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6E3E27"/>
    <w:multiLevelType w:val="hybridMultilevel"/>
    <w:tmpl w:val="3120EEC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46E91DC0"/>
    <w:multiLevelType w:val="multilevel"/>
    <w:tmpl w:val="03D8C5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80B6B5F"/>
    <w:multiLevelType w:val="hybridMultilevel"/>
    <w:tmpl w:val="9518448C"/>
    <w:lvl w:ilvl="0" w:tplc="29D4154E">
      <w:start w:val="2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33B1BF0"/>
    <w:multiLevelType w:val="multilevel"/>
    <w:tmpl w:val="0B786B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69005611">
    <w:abstractNumId w:val="1"/>
  </w:num>
  <w:num w:numId="2" w16cid:durableId="1879313729">
    <w:abstractNumId w:val="3"/>
  </w:num>
  <w:num w:numId="3" w16cid:durableId="1971013966">
    <w:abstractNumId w:val="0"/>
  </w:num>
  <w:num w:numId="4" w16cid:durableId="184027039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7C48"/>
    <w:rsid w:val="00004525"/>
    <w:rsid w:val="00006678"/>
    <w:rsid w:val="00012900"/>
    <w:rsid w:val="0001494C"/>
    <w:rsid w:val="0001610A"/>
    <w:rsid w:val="00016B2C"/>
    <w:rsid w:val="00021946"/>
    <w:rsid w:val="00025C6C"/>
    <w:rsid w:val="00026940"/>
    <w:rsid w:val="00035861"/>
    <w:rsid w:val="00054DA4"/>
    <w:rsid w:val="000617F9"/>
    <w:rsid w:val="00080A4D"/>
    <w:rsid w:val="00087AB8"/>
    <w:rsid w:val="00091795"/>
    <w:rsid w:val="00095D06"/>
    <w:rsid w:val="000A0E0E"/>
    <w:rsid w:val="000A1397"/>
    <w:rsid w:val="000A45C2"/>
    <w:rsid w:val="000A733C"/>
    <w:rsid w:val="000B148F"/>
    <w:rsid w:val="000C33EF"/>
    <w:rsid w:val="000C47AB"/>
    <w:rsid w:val="000C7279"/>
    <w:rsid w:val="000C76BB"/>
    <w:rsid w:val="000D7511"/>
    <w:rsid w:val="000D7B31"/>
    <w:rsid w:val="000E0DF1"/>
    <w:rsid w:val="000F3AA3"/>
    <w:rsid w:val="000F4252"/>
    <w:rsid w:val="00110EBC"/>
    <w:rsid w:val="00113D03"/>
    <w:rsid w:val="00117507"/>
    <w:rsid w:val="00117F51"/>
    <w:rsid w:val="0012177E"/>
    <w:rsid w:val="0012183A"/>
    <w:rsid w:val="00125AF9"/>
    <w:rsid w:val="001274DF"/>
    <w:rsid w:val="00134AAF"/>
    <w:rsid w:val="00136E61"/>
    <w:rsid w:val="00150CF6"/>
    <w:rsid w:val="00155923"/>
    <w:rsid w:val="0016223A"/>
    <w:rsid w:val="00162652"/>
    <w:rsid w:val="00167804"/>
    <w:rsid w:val="00171542"/>
    <w:rsid w:val="00172E7E"/>
    <w:rsid w:val="00184314"/>
    <w:rsid w:val="001A529B"/>
    <w:rsid w:val="001B428F"/>
    <w:rsid w:val="001C5831"/>
    <w:rsid w:val="001D2F00"/>
    <w:rsid w:val="001D7EBD"/>
    <w:rsid w:val="001E4281"/>
    <w:rsid w:val="001E4BCC"/>
    <w:rsid w:val="001E6F16"/>
    <w:rsid w:val="001E7C48"/>
    <w:rsid w:val="001F276D"/>
    <w:rsid w:val="001F793E"/>
    <w:rsid w:val="00200DD5"/>
    <w:rsid w:val="00203817"/>
    <w:rsid w:val="002077CC"/>
    <w:rsid w:val="00212611"/>
    <w:rsid w:val="00212A4C"/>
    <w:rsid w:val="00220212"/>
    <w:rsid w:val="002226B9"/>
    <w:rsid w:val="00222936"/>
    <w:rsid w:val="00223845"/>
    <w:rsid w:val="002302E3"/>
    <w:rsid w:val="00231A19"/>
    <w:rsid w:val="0023204B"/>
    <w:rsid w:val="00234356"/>
    <w:rsid w:val="00244901"/>
    <w:rsid w:val="0026155B"/>
    <w:rsid w:val="0026256B"/>
    <w:rsid w:val="002648D0"/>
    <w:rsid w:val="00264DA7"/>
    <w:rsid w:val="00267723"/>
    <w:rsid w:val="00275089"/>
    <w:rsid w:val="00275970"/>
    <w:rsid w:val="002801F2"/>
    <w:rsid w:val="002922B0"/>
    <w:rsid w:val="00296504"/>
    <w:rsid w:val="00296A9D"/>
    <w:rsid w:val="002A28C3"/>
    <w:rsid w:val="002A55F4"/>
    <w:rsid w:val="002B04AE"/>
    <w:rsid w:val="002B5A3F"/>
    <w:rsid w:val="002B7718"/>
    <w:rsid w:val="002C35E7"/>
    <w:rsid w:val="002C4B45"/>
    <w:rsid w:val="002D379C"/>
    <w:rsid w:val="002D52A1"/>
    <w:rsid w:val="002D7165"/>
    <w:rsid w:val="002D7B78"/>
    <w:rsid w:val="002E148E"/>
    <w:rsid w:val="002E1747"/>
    <w:rsid w:val="002E1B7F"/>
    <w:rsid w:val="002E5657"/>
    <w:rsid w:val="002E5C0B"/>
    <w:rsid w:val="00301C81"/>
    <w:rsid w:val="00302FB0"/>
    <w:rsid w:val="00305CD3"/>
    <w:rsid w:val="0030609F"/>
    <w:rsid w:val="003107DF"/>
    <w:rsid w:val="00310EC6"/>
    <w:rsid w:val="00311EBC"/>
    <w:rsid w:val="003251C4"/>
    <w:rsid w:val="00325CE0"/>
    <w:rsid w:val="00326888"/>
    <w:rsid w:val="003268C9"/>
    <w:rsid w:val="0033366A"/>
    <w:rsid w:val="0033630B"/>
    <w:rsid w:val="00345F10"/>
    <w:rsid w:val="003465A0"/>
    <w:rsid w:val="003677A1"/>
    <w:rsid w:val="00370B0C"/>
    <w:rsid w:val="00370DC5"/>
    <w:rsid w:val="00384407"/>
    <w:rsid w:val="003947D7"/>
    <w:rsid w:val="003A4331"/>
    <w:rsid w:val="003A797F"/>
    <w:rsid w:val="003A7D93"/>
    <w:rsid w:val="003B6E9A"/>
    <w:rsid w:val="003C7B77"/>
    <w:rsid w:val="003D33AC"/>
    <w:rsid w:val="003D598E"/>
    <w:rsid w:val="003D7524"/>
    <w:rsid w:val="003E4B96"/>
    <w:rsid w:val="003E5812"/>
    <w:rsid w:val="003F14DE"/>
    <w:rsid w:val="003F2686"/>
    <w:rsid w:val="003F6683"/>
    <w:rsid w:val="003F7B53"/>
    <w:rsid w:val="00403A64"/>
    <w:rsid w:val="00411533"/>
    <w:rsid w:val="00411DB7"/>
    <w:rsid w:val="00413F85"/>
    <w:rsid w:val="00416073"/>
    <w:rsid w:val="004357EE"/>
    <w:rsid w:val="00435FA9"/>
    <w:rsid w:val="00440AAD"/>
    <w:rsid w:val="00450329"/>
    <w:rsid w:val="00454C7F"/>
    <w:rsid w:val="00455290"/>
    <w:rsid w:val="00461BFD"/>
    <w:rsid w:val="00480F10"/>
    <w:rsid w:val="004900E5"/>
    <w:rsid w:val="00492821"/>
    <w:rsid w:val="00494597"/>
    <w:rsid w:val="0049533C"/>
    <w:rsid w:val="00497A43"/>
    <w:rsid w:val="004A11E8"/>
    <w:rsid w:val="004B4954"/>
    <w:rsid w:val="004B59C8"/>
    <w:rsid w:val="004C60BA"/>
    <w:rsid w:val="004D07C4"/>
    <w:rsid w:val="004D3E21"/>
    <w:rsid w:val="004D7ED3"/>
    <w:rsid w:val="004F1F7F"/>
    <w:rsid w:val="004F4859"/>
    <w:rsid w:val="004F5115"/>
    <w:rsid w:val="005132C5"/>
    <w:rsid w:val="005155F4"/>
    <w:rsid w:val="0052367D"/>
    <w:rsid w:val="00524937"/>
    <w:rsid w:val="00547045"/>
    <w:rsid w:val="00547B34"/>
    <w:rsid w:val="005549C3"/>
    <w:rsid w:val="00567BEB"/>
    <w:rsid w:val="005752A9"/>
    <w:rsid w:val="0058008A"/>
    <w:rsid w:val="0058592E"/>
    <w:rsid w:val="00591A1B"/>
    <w:rsid w:val="00594879"/>
    <w:rsid w:val="005959E1"/>
    <w:rsid w:val="005A1CA7"/>
    <w:rsid w:val="005A34BB"/>
    <w:rsid w:val="005A64F3"/>
    <w:rsid w:val="005B46FE"/>
    <w:rsid w:val="005C057B"/>
    <w:rsid w:val="005C1C88"/>
    <w:rsid w:val="005C4030"/>
    <w:rsid w:val="005C47BE"/>
    <w:rsid w:val="005C5E03"/>
    <w:rsid w:val="005D0125"/>
    <w:rsid w:val="005D496D"/>
    <w:rsid w:val="005D538F"/>
    <w:rsid w:val="005D7A88"/>
    <w:rsid w:val="005E447A"/>
    <w:rsid w:val="005E75FD"/>
    <w:rsid w:val="005F01DD"/>
    <w:rsid w:val="005F263D"/>
    <w:rsid w:val="00603C8C"/>
    <w:rsid w:val="0060660B"/>
    <w:rsid w:val="006108C2"/>
    <w:rsid w:val="006148D1"/>
    <w:rsid w:val="00614CDC"/>
    <w:rsid w:val="0062044A"/>
    <w:rsid w:val="00620C26"/>
    <w:rsid w:val="006217D9"/>
    <w:rsid w:val="00623C50"/>
    <w:rsid w:val="006366E8"/>
    <w:rsid w:val="006378EE"/>
    <w:rsid w:val="00637B83"/>
    <w:rsid w:val="00641609"/>
    <w:rsid w:val="006431FA"/>
    <w:rsid w:val="00645C08"/>
    <w:rsid w:val="00652115"/>
    <w:rsid w:val="00664F28"/>
    <w:rsid w:val="00664F7E"/>
    <w:rsid w:val="00666E10"/>
    <w:rsid w:val="00673D57"/>
    <w:rsid w:val="006815E0"/>
    <w:rsid w:val="00683884"/>
    <w:rsid w:val="006852DA"/>
    <w:rsid w:val="00694828"/>
    <w:rsid w:val="006B07FE"/>
    <w:rsid w:val="006B3002"/>
    <w:rsid w:val="006B3714"/>
    <w:rsid w:val="006B4B20"/>
    <w:rsid w:val="006C28EA"/>
    <w:rsid w:val="006C77D5"/>
    <w:rsid w:val="006E0395"/>
    <w:rsid w:val="006E3BA4"/>
    <w:rsid w:val="006E573A"/>
    <w:rsid w:val="006E6835"/>
    <w:rsid w:val="007039EB"/>
    <w:rsid w:val="007139EF"/>
    <w:rsid w:val="00715F42"/>
    <w:rsid w:val="007172F0"/>
    <w:rsid w:val="0072107D"/>
    <w:rsid w:val="00730A1D"/>
    <w:rsid w:val="00732231"/>
    <w:rsid w:val="007327C9"/>
    <w:rsid w:val="00747933"/>
    <w:rsid w:val="00750989"/>
    <w:rsid w:val="0075201F"/>
    <w:rsid w:val="00756899"/>
    <w:rsid w:val="00756DDF"/>
    <w:rsid w:val="00761723"/>
    <w:rsid w:val="0076222F"/>
    <w:rsid w:val="00765F3B"/>
    <w:rsid w:val="007727FF"/>
    <w:rsid w:val="00785435"/>
    <w:rsid w:val="007961D2"/>
    <w:rsid w:val="007A4C7E"/>
    <w:rsid w:val="007A74A9"/>
    <w:rsid w:val="007B0BE9"/>
    <w:rsid w:val="007B1456"/>
    <w:rsid w:val="007B51EE"/>
    <w:rsid w:val="007C6AFC"/>
    <w:rsid w:val="007F38C7"/>
    <w:rsid w:val="007F6004"/>
    <w:rsid w:val="007F6CF4"/>
    <w:rsid w:val="00816C61"/>
    <w:rsid w:val="00820C39"/>
    <w:rsid w:val="00826FA6"/>
    <w:rsid w:val="0085053A"/>
    <w:rsid w:val="00853B5C"/>
    <w:rsid w:val="00857FE1"/>
    <w:rsid w:val="0086783E"/>
    <w:rsid w:val="00874474"/>
    <w:rsid w:val="00877A59"/>
    <w:rsid w:val="00892E46"/>
    <w:rsid w:val="008A4517"/>
    <w:rsid w:val="008A5C08"/>
    <w:rsid w:val="008B3E1B"/>
    <w:rsid w:val="008C54D2"/>
    <w:rsid w:val="008C7A1B"/>
    <w:rsid w:val="008D1FE1"/>
    <w:rsid w:val="008D7F68"/>
    <w:rsid w:val="008E65D6"/>
    <w:rsid w:val="008E7687"/>
    <w:rsid w:val="008F1778"/>
    <w:rsid w:val="008F6981"/>
    <w:rsid w:val="008F7560"/>
    <w:rsid w:val="00912702"/>
    <w:rsid w:val="0091446B"/>
    <w:rsid w:val="00914518"/>
    <w:rsid w:val="00915ABD"/>
    <w:rsid w:val="00917D9B"/>
    <w:rsid w:val="009246FB"/>
    <w:rsid w:val="00926D15"/>
    <w:rsid w:val="00931033"/>
    <w:rsid w:val="0093367C"/>
    <w:rsid w:val="00933B51"/>
    <w:rsid w:val="0093416C"/>
    <w:rsid w:val="0094307D"/>
    <w:rsid w:val="009438AE"/>
    <w:rsid w:val="0094452C"/>
    <w:rsid w:val="00952654"/>
    <w:rsid w:val="00956805"/>
    <w:rsid w:val="00960C95"/>
    <w:rsid w:val="00962628"/>
    <w:rsid w:val="009717E1"/>
    <w:rsid w:val="00972A66"/>
    <w:rsid w:val="0097326A"/>
    <w:rsid w:val="00975716"/>
    <w:rsid w:val="00986378"/>
    <w:rsid w:val="00993352"/>
    <w:rsid w:val="00996304"/>
    <w:rsid w:val="009A1E83"/>
    <w:rsid w:val="009A5485"/>
    <w:rsid w:val="009A680F"/>
    <w:rsid w:val="009A75EB"/>
    <w:rsid w:val="009B6A6E"/>
    <w:rsid w:val="009C653D"/>
    <w:rsid w:val="009D2EA7"/>
    <w:rsid w:val="009D5FAA"/>
    <w:rsid w:val="009E6B8F"/>
    <w:rsid w:val="009E7484"/>
    <w:rsid w:val="009F3183"/>
    <w:rsid w:val="009F73DC"/>
    <w:rsid w:val="00A04AB4"/>
    <w:rsid w:val="00A06418"/>
    <w:rsid w:val="00A216AF"/>
    <w:rsid w:val="00A246D5"/>
    <w:rsid w:val="00A31173"/>
    <w:rsid w:val="00A329B8"/>
    <w:rsid w:val="00A35C11"/>
    <w:rsid w:val="00A473D3"/>
    <w:rsid w:val="00A50C17"/>
    <w:rsid w:val="00A64CB1"/>
    <w:rsid w:val="00A65625"/>
    <w:rsid w:val="00A67178"/>
    <w:rsid w:val="00A86B82"/>
    <w:rsid w:val="00A90DE3"/>
    <w:rsid w:val="00A92587"/>
    <w:rsid w:val="00A9423C"/>
    <w:rsid w:val="00AA32B8"/>
    <w:rsid w:val="00AB12D4"/>
    <w:rsid w:val="00AB58EA"/>
    <w:rsid w:val="00AB6B49"/>
    <w:rsid w:val="00AB7515"/>
    <w:rsid w:val="00AC1304"/>
    <w:rsid w:val="00AC3974"/>
    <w:rsid w:val="00AD4E4E"/>
    <w:rsid w:val="00AF247F"/>
    <w:rsid w:val="00B05B56"/>
    <w:rsid w:val="00B07927"/>
    <w:rsid w:val="00B11506"/>
    <w:rsid w:val="00B1403B"/>
    <w:rsid w:val="00B15132"/>
    <w:rsid w:val="00B31685"/>
    <w:rsid w:val="00B3691E"/>
    <w:rsid w:val="00B370B9"/>
    <w:rsid w:val="00B424ED"/>
    <w:rsid w:val="00B451F6"/>
    <w:rsid w:val="00B560F1"/>
    <w:rsid w:val="00B570F4"/>
    <w:rsid w:val="00B6696D"/>
    <w:rsid w:val="00B70411"/>
    <w:rsid w:val="00B71F9E"/>
    <w:rsid w:val="00B76B4C"/>
    <w:rsid w:val="00B82322"/>
    <w:rsid w:val="00B823B3"/>
    <w:rsid w:val="00B827A7"/>
    <w:rsid w:val="00B8302C"/>
    <w:rsid w:val="00B864E8"/>
    <w:rsid w:val="00B87C19"/>
    <w:rsid w:val="00B95208"/>
    <w:rsid w:val="00BA02C3"/>
    <w:rsid w:val="00BA557D"/>
    <w:rsid w:val="00BB567B"/>
    <w:rsid w:val="00BC3B2A"/>
    <w:rsid w:val="00BD6E7F"/>
    <w:rsid w:val="00BE056F"/>
    <w:rsid w:val="00BE3EA5"/>
    <w:rsid w:val="00BE7F37"/>
    <w:rsid w:val="00C05056"/>
    <w:rsid w:val="00C05AAB"/>
    <w:rsid w:val="00C07C79"/>
    <w:rsid w:val="00C07ED9"/>
    <w:rsid w:val="00C20C53"/>
    <w:rsid w:val="00C20E16"/>
    <w:rsid w:val="00C2327A"/>
    <w:rsid w:val="00C23E5F"/>
    <w:rsid w:val="00C26B2F"/>
    <w:rsid w:val="00C276A2"/>
    <w:rsid w:val="00C311E6"/>
    <w:rsid w:val="00C45B15"/>
    <w:rsid w:val="00C500D2"/>
    <w:rsid w:val="00C52C91"/>
    <w:rsid w:val="00C574C8"/>
    <w:rsid w:val="00C62499"/>
    <w:rsid w:val="00C62BE6"/>
    <w:rsid w:val="00C65CE0"/>
    <w:rsid w:val="00C8152B"/>
    <w:rsid w:val="00C81553"/>
    <w:rsid w:val="00C90A99"/>
    <w:rsid w:val="00C92D60"/>
    <w:rsid w:val="00C93A08"/>
    <w:rsid w:val="00C960CB"/>
    <w:rsid w:val="00C9664A"/>
    <w:rsid w:val="00C97580"/>
    <w:rsid w:val="00CA4E2A"/>
    <w:rsid w:val="00CC2BF9"/>
    <w:rsid w:val="00CC45AA"/>
    <w:rsid w:val="00CC6ABA"/>
    <w:rsid w:val="00CD07D2"/>
    <w:rsid w:val="00CD1DA0"/>
    <w:rsid w:val="00CD3609"/>
    <w:rsid w:val="00CE3F74"/>
    <w:rsid w:val="00CE6B9E"/>
    <w:rsid w:val="00CF4D9E"/>
    <w:rsid w:val="00CF747D"/>
    <w:rsid w:val="00D02D29"/>
    <w:rsid w:val="00D03CFD"/>
    <w:rsid w:val="00D170A3"/>
    <w:rsid w:val="00D2439A"/>
    <w:rsid w:val="00D25CE8"/>
    <w:rsid w:val="00D30688"/>
    <w:rsid w:val="00D353F5"/>
    <w:rsid w:val="00D410F7"/>
    <w:rsid w:val="00D43A59"/>
    <w:rsid w:val="00D46DA9"/>
    <w:rsid w:val="00D62111"/>
    <w:rsid w:val="00D65D7F"/>
    <w:rsid w:val="00D74BD4"/>
    <w:rsid w:val="00D762C7"/>
    <w:rsid w:val="00D81525"/>
    <w:rsid w:val="00D81D03"/>
    <w:rsid w:val="00D90621"/>
    <w:rsid w:val="00D91814"/>
    <w:rsid w:val="00D941E1"/>
    <w:rsid w:val="00D9772E"/>
    <w:rsid w:val="00DA3DE4"/>
    <w:rsid w:val="00DB46B7"/>
    <w:rsid w:val="00DC16DB"/>
    <w:rsid w:val="00DC2BCA"/>
    <w:rsid w:val="00DC5DBF"/>
    <w:rsid w:val="00DD68FE"/>
    <w:rsid w:val="00DD76A7"/>
    <w:rsid w:val="00DE1A53"/>
    <w:rsid w:val="00DE25CA"/>
    <w:rsid w:val="00DE3C35"/>
    <w:rsid w:val="00E164A5"/>
    <w:rsid w:val="00E31853"/>
    <w:rsid w:val="00E31F24"/>
    <w:rsid w:val="00E3329D"/>
    <w:rsid w:val="00E43588"/>
    <w:rsid w:val="00E43CBC"/>
    <w:rsid w:val="00E450F8"/>
    <w:rsid w:val="00E47AAF"/>
    <w:rsid w:val="00E60A53"/>
    <w:rsid w:val="00E708B3"/>
    <w:rsid w:val="00E72F8A"/>
    <w:rsid w:val="00E83130"/>
    <w:rsid w:val="00E8338B"/>
    <w:rsid w:val="00E83EB7"/>
    <w:rsid w:val="00E85800"/>
    <w:rsid w:val="00E9429B"/>
    <w:rsid w:val="00E958A2"/>
    <w:rsid w:val="00EA18FD"/>
    <w:rsid w:val="00EA2998"/>
    <w:rsid w:val="00EA40AB"/>
    <w:rsid w:val="00EA4F30"/>
    <w:rsid w:val="00EB2E02"/>
    <w:rsid w:val="00EB3435"/>
    <w:rsid w:val="00EB7FC6"/>
    <w:rsid w:val="00EC139A"/>
    <w:rsid w:val="00EC2043"/>
    <w:rsid w:val="00EC7012"/>
    <w:rsid w:val="00EC74F1"/>
    <w:rsid w:val="00ED366F"/>
    <w:rsid w:val="00ED4459"/>
    <w:rsid w:val="00EE73BA"/>
    <w:rsid w:val="00EF2F33"/>
    <w:rsid w:val="00EF47CE"/>
    <w:rsid w:val="00EF5753"/>
    <w:rsid w:val="00F02955"/>
    <w:rsid w:val="00F11DB1"/>
    <w:rsid w:val="00F12412"/>
    <w:rsid w:val="00F13E15"/>
    <w:rsid w:val="00F1777D"/>
    <w:rsid w:val="00F203C5"/>
    <w:rsid w:val="00F27469"/>
    <w:rsid w:val="00F30A45"/>
    <w:rsid w:val="00F45FCC"/>
    <w:rsid w:val="00F45FD5"/>
    <w:rsid w:val="00F51813"/>
    <w:rsid w:val="00F531D3"/>
    <w:rsid w:val="00F54111"/>
    <w:rsid w:val="00F6619F"/>
    <w:rsid w:val="00F742A7"/>
    <w:rsid w:val="00F82C96"/>
    <w:rsid w:val="00F86280"/>
    <w:rsid w:val="00F96A7C"/>
    <w:rsid w:val="00F97C26"/>
    <w:rsid w:val="00FA1745"/>
    <w:rsid w:val="00FA324F"/>
    <w:rsid w:val="00FA43DF"/>
    <w:rsid w:val="00FA4C97"/>
    <w:rsid w:val="00FB2E73"/>
    <w:rsid w:val="00FD2FDF"/>
    <w:rsid w:val="00FD67D1"/>
    <w:rsid w:val="00FE0718"/>
    <w:rsid w:val="00FE3140"/>
    <w:rsid w:val="00FE65CD"/>
    <w:rsid w:val="00FF3CC9"/>
    <w:rsid w:val="00FF40E2"/>
    <w:rsid w:val="00FF4CD0"/>
    <w:rsid w:val="00FF7287"/>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010092"/>
  <w15:chartTrackingRefBased/>
  <w15:docId w15:val="{2445E072-FA83-DF45-B064-C03A89E1C8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de-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uiPriority w:val="35"/>
    <w:unhideWhenUsed/>
    <w:qFormat/>
    <w:rsid w:val="005C47BE"/>
    <w:pPr>
      <w:spacing w:after="200"/>
    </w:pPr>
    <w:rPr>
      <w:i/>
      <w:iCs/>
      <w:color w:val="44546A" w:themeColor="text2"/>
      <w:sz w:val="18"/>
      <w:szCs w:val="18"/>
    </w:rPr>
  </w:style>
  <w:style w:type="paragraph" w:styleId="Listenabsatz">
    <w:name w:val="List Paragraph"/>
    <w:basedOn w:val="Standard"/>
    <w:uiPriority w:val="34"/>
    <w:qFormat/>
    <w:rsid w:val="005B46FE"/>
    <w:pPr>
      <w:ind w:left="720"/>
      <w:contextualSpacing/>
    </w:pPr>
    <w:rPr>
      <w:kern w:val="2"/>
      <w:lang w:val="de-DE"/>
      <w14:ligatures w14:val="standardContextual"/>
    </w:rPr>
  </w:style>
  <w:style w:type="paragraph" w:styleId="berarbeitung">
    <w:name w:val="Revision"/>
    <w:hidden/>
    <w:uiPriority w:val="99"/>
    <w:semiHidden/>
    <w:rsid w:val="00FE3140"/>
  </w:style>
  <w:style w:type="table" w:styleId="Tabellenraster">
    <w:name w:val="Table Grid"/>
    <w:basedOn w:val="NormaleTabelle"/>
    <w:uiPriority w:val="39"/>
    <w:rsid w:val="007F6C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B6A6E"/>
    <w:rPr>
      <w:color w:val="666666"/>
    </w:rPr>
  </w:style>
  <w:style w:type="paragraph" w:styleId="Titel">
    <w:name w:val="Title"/>
    <w:basedOn w:val="Standard"/>
    <w:next w:val="Standard"/>
    <w:link w:val="TitelZchn"/>
    <w:uiPriority w:val="10"/>
    <w:qFormat/>
    <w:rsid w:val="00150CF6"/>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150CF6"/>
    <w:rPr>
      <w:rFonts w:asciiTheme="majorHAnsi" w:eastAsiaTheme="majorEastAsia" w:hAnsiTheme="majorHAnsi" w:cstheme="majorBidi"/>
      <w:spacing w:val="-10"/>
      <w:kern w:val="28"/>
      <w:sz w:val="56"/>
      <w:szCs w:val="56"/>
    </w:rPr>
  </w:style>
  <w:style w:type="paragraph" w:styleId="Kopfzeile">
    <w:name w:val="header"/>
    <w:basedOn w:val="Standard"/>
    <w:link w:val="KopfzeileZchn"/>
    <w:uiPriority w:val="99"/>
    <w:unhideWhenUsed/>
    <w:rsid w:val="001E4BCC"/>
    <w:pPr>
      <w:tabs>
        <w:tab w:val="center" w:pos="4536"/>
        <w:tab w:val="right" w:pos="9072"/>
      </w:tabs>
    </w:pPr>
  </w:style>
  <w:style w:type="character" w:customStyle="1" w:styleId="KopfzeileZchn">
    <w:name w:val="Kopfzeile Zchn"/>
    <w:basedOn w:val="Absatz-Standardschriftart"/>
    <w:link w:val="Kopfzeile"/>
    <w:uiPriority w:val="99"/>
    <w:rsid w:val="001E4BCC"/>
  </w:style>
  <w:style w:type="paragraph" w:styleId="Fuzeile">
    <w:name w:val="footer"/>
    <w:basedOn w:val="Standard"/>
    <w:link w:val="FuzeileZchn"/>
    <w:uiPriority w:val="99"/>
    <w:unhideWhenUsed/>
    <w:rsid w:val="001E4BCC"/>
    <w:pPr>
      <w:tabs>
        <w:tab w:val="center" w:pos="4536"/>
        <w:tab w:val="right" w:pos="9072"/>
      </w:tabs>
    </w:pPr>
  </w:style>
  <w:style w:type="character" w:customStyle="1" w:styleId="FuzeileZchn">
    <w:name w:val="Fußzeile Zchn"/>
    <w:basedOn w:val="Absatz-Standardschriftart"/>
    <w:link w:val="Fuzeile"/>
    <w:uiPriority w:val="99"/>
    <w:rsid w:val="001E4BCC"/>
  </w:style>
  <w:style w:type="paragraph" w:styleId="Funotentext">
    <w:name w:val="footnote text"/>
    <w:basedOn w:val="Standard"/>
    <w:link w:val="FunotentextZchn"/>
    <w:uiPriority w:val="99"/>
    <w:semiHidden/>
    <w:unhideWhenUsed/>
    <w:rsid w:val="00FA324F"/>
    <w:rPr>
      <w:sz w:val="20"/>
      <w:szCs w:val="20"/>
    </w:rPr>
  </w:style>
  <w:style w:type="character" w:customStyle="1" w:styleId="FunotentextZchn">
    <w:name w:val="Fußnotentext Zchn"/>
    <w:basedOn w:val="Absatz-Standardschriftart"/>
    <w:link w:val="Funotentext"/>
    <w:uiPriority w:val="99"/>
    <w:semiHidden/>
    <w:rsid w:val="00FA324F"/>
    <w:rPr>
      <w:sz w:val="20"/>
      <w:szCs w:val="20"/>
    </w:rPr>
  </w:style>
  <w:style w:type="character" w:styleId="Funotenzeichen">
    <w:name w:val="footnote reference"/>
    <w:basedOn w:val="Absatz-Standardschriftart"/>
    <w:uiPriority w:val="99"/>
    <w:semiHidden/>
    <w:unhideWhenUsed/>
    <w:rsid w:val="00FA324F"/>
    <w:rPr>
      <w:vertAlign w:val="superscript"/>
    </w:rPr>
  </w:style>
  <w:style w:type="paragraph" w:styleId="Literaturverzeichnis">
    <w:name w:val="Bibliography"/>
    <w:basedOn w:val="Standard"/>
    <w:next w:val="Standard"/>
    <w:uiPriority w:val="37"/>
    <w:unhideWhenUsed/>
    <w:rsid w:val="00FA324F"/>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73845233">
      <w:bodyDiv w:val="1"/>
      <w:marLeft w:val="0"/>
      <w:marRight w:val="0"/>
      <w:marTop w:val="0"/>
      <w:marBottom w:val="0"/>
      <w:divBdr>
        <w:top w:val="none" w:sz="0" w:space="0" w:color="auto"/>
        <w:left w:val="none" w:sz="0" w:space="0" w:color="auto"/>
        <w:bottom w:val="none" w:sz="0" w:space="0" w:color="auto"/>
        <w:right w:val="none" w:sz="0" w:space="0" w:color="auto"/>
      </w:divBdr>
    </w:div>
    <w:div w:id="387998028">
      <w:bodyDiv w:val="1"/>
      <w:marLeft w:val="0"/>
      <w:marRight w:val="0"/>
      <w:marTop w:val="0"/>
      <w:marBottom w:val="0"/>
      <w:divBdr>
        <w:top w:val="none" w:sz="0" w:space="0" w:color="auto"/>
        <w:left w:val="none" w:sz="0" w:space="0" w:color="auto"/>
        <w:bottom w:val="none" w:sz="0" w:space="0" w:color="auto"/>
        <w:right w:val="none" w:sz="0" w:space="0" w:color="auto"/>
      </w:divBdr>
    </w:div>
    <w:div w:id="878273984">
      <w:bodyDiv w:val="1"/>
      <w:marLeft w:val="0"/>
      <w:marRight w:val="0"/>
      <w:marTop w:val="0"/>
      <w:marBottom w:val="0"/>
      <w:divBdr>
        <w:top w:val="none" w:sz="0" w:space="0" w:color="auto"/>
        <w:left w:val="none" w:sz="0" w:space="0" w:color="auto"/>
        <w:bottom w:val="none" w:sz="0" w:space="0" w:color="auto"/>
        <w:right w:val="none" w:sz="0" w:space="0" w:color="auto"/>
      </w:divBdr>
    </w:div>
    <w:div w:id="904070532">
      <w:bodyDiv w:val="1"/>
      <w:marLeft w:val="0"/>
      <w:marRight w:val="0"/>
      <w:marTop w:val="0"/>
      <w:marBottom w:val="0"/>
      <w:divBdr>
        <w:top w:val="none" w:sz="0" w:space="0" w:color="auto"/>
        <w:left w:val="none" w:sz="0" w:space="0" w:color="auto"/>
        <w:bottom w:val="none" w:sz="0" w:space="0" w:color="auto"/>
        <w:right w:val="none" w:sz="0" w:space="0" w:color="auto"/>
      </w:divBdr>
      <w:divsChild>
        <w:div w:id="478695154">
          <w:marLeft w:val="0"/>
          <w:marRight w:val="0"/>
          <w:marTop w:val="0"/>
          <w:marBottom w:val="0"/>
          <w:divBdr>
            <w:top w:val="none" w:sz="0" w:space="0" w:color="auto"/>
            <w:left w:val="none" w:sz="0" w:space="0" w:color="auto"/>
            <w:bottom w:val="none" w:sz="0" w:space="0" w:color="auto"/>
            <w:right w:val="none" w:sz="0" w:space="0" w:color="auto"/>
          </w:divBdr>
          <w:divsChild>
            <w:div w:id="156868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7031557">
      <w:bodyDiv w:val="1"/>
      <w:marLeft w:val="0"/>
      <w:marRight w:val="0"/>
      <w:marTop w:val="0"/>
      <w:marBottom w:val="0"/>
      <w:divBdr>
        <w:top w:val="none" w:sz="0" w:space="0" w:color="auto"/>
        <w:left w:val="none" w:sz="0" w:space="0" w:color="auto"/>
        <w:bottom w:val="none" w:sz="0" w:space="0" w:color="auto"/>
        <w:right w:val="none" w:sz="0" w:space="0" w:color="auto"/>
      </w:divBdr>
      <w:divsChild>
        <w:div w:id="340592405">
          <w:marLeft w:val="0"/>
          <w:marRight w:val="0"/>
          <w:marTop w:val="0"/>
          <w:marBottom w:val="0"/>
          <w:divBdr>
            <w:top w:val="none" w:sz="0" w:space="0" w:color="auto"/>
            <w:left w:val="none" w:sz="0" w:space="0" w:color="auto"/>
            <w:bottom w:val="none" w:sz="0" w:space="0" w:color="auto"/>
            <w:right w:val="none" w:sz="0" w:space="0" w:color="auto"/>
          </w:divBdr>
          <w:divsChild>
            <w:div w:id="1603413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721095">
      <w:bodyDiv w:val="1"/>
      <w:marLeft w:val="0"/>
      <w:marRight w:val="0"/>
      <w:marTop w:val="0"/>
      <w:marBottom w:val="0"/>
      <w:divBdr>
        <w:top w:val="none" w:sz="0" w:space="0" w:color="auto"/>
        <w:left w:val="none" w:sz="0" w:space="0" w:color="auto"/>
        <w:bottom w:val="none" w:sz="0" w:space="0" w:color="auto"/>
        <w:right w:val="none" w:sz="0" w:space="0" w:color="auto"/>
      </w:divBdr>
      <w:divsChild>
        <w:div w:id="1432235346">
          <w:marLeft w:val="0"/>
          <w:marRight w:val="0"/>
          <w:marTop w:val="0"/>
          <w:marBottom w:val="0"/>
          <w:divBdr>
            <w:top w:val="none" w:sz="0" w:space="0" w:color="auto"/>
            <w:left w:val="none" w:sz="0" w:space="0" w:color="auto"/>
            <w:bottom w:val="none" w:sz="0" w:space="0" w:color="auto"/>
            <w:right w:val="none" w:sz="0" w:space="0" w:color="auto"/>
          </w:divBdr>
        </w:div>
      </w:divsChild>
    </w:div>
    <w:div w:id="1250843559">
      <w:bodyDiv w:val="1"/>
      <w:marLeft w:val="0"/>
      <w:marRight w:val="0"/>
      <w:marTop w:val="0"/>
      <w:marBottom w:val="0"/>
      <w:divBdr>
        <w:top w:val="none" w:sz="0" w:space="0" w:color="auto"/>
        <w:left w:val="none" w:sz="0" w:space="0" w:color="auto"/>
        <w:bottom w:val="none" w:sz="0" w:space="0" w:color="auto"/>
        <w:right w:val="none" w:sz="0" w:space="0" w:color="auto"/>
      </w:divBdr>
    </w:div>
    <w:div w:id="1535269421">
      <w:bodyDiv w:val="1"/>
      <w:marLeft w:val="0"/>
      <w:marRight w:val="0"/>
      <w:marTop w:val="0"/>
      <w:marBottom w:val="0"/>
      <w:divBdr>
        <w:top w:val="none" w:sz="0" w:space="0" w:color="auto"/>
        <w:left w:val="none" w:sz="0" w:space="0" w:color="auto"/>
        <w:bottom w:val="none" w:sz="0" w:space="0" w:color="auto"/>
        <w:right w:val="none" w:sz="0" w:space="0" w:color="auto"/>
      </w:divBdr>
    </w:div>
    <w:div w:id="1732730265">
      <w:bodyDiv w:val="1"/>
      <w:marLeft w:val="0"/>
      <w:marRight w:val="0"/>
      <w:marTop w:val="0"/>
      <w:marBottom w:val="0"/>
      <w:divBdr>
        <w:top w:val="none" w:sz="0" w:space="0" w:color="auto"/>
        <w:left w:val="none" w:sz="0" w:space="0" w:color="auto"/>
        <w:bottom w:val="none" w:sz="0" w:space="0" w:color="auto"/>
        <w:right w:val="none" w:sz="0" w:space="0" w:color="auto"/>
      </w:divBdr>
    </w:div>
    <w:div w:id="1793287972">
      <w:bodyDiv w:val="1"/>
      <w:marLeft w:val="0"/>
      <w:marRight w:val="0"/>
      <w:marTop w:val="0"/>
      <w:marBottom w:val="0"/>
      <w:divBdr>
        <w:top w:val="none" w:sz="0" w:space="0" w:color="auto"/>
        <w:left w:val="none" w:sz="0" w:space="0" w:color="auto"/>
        <w:bottom w:val="none" w:sz="0" w:space="0" w:color="auto"/>
        <w:right w:val="none" w:sz="0" w:space="0" w:color="auto"/>
      </w:divBdr>
      <w:divsChild>
        <w:div w:id="1891921483">
          <w:marLeft w:val="0"/>
          <w:marRight w:val="0"/>
          <w:marTop w:val="0"/>
          <w:marBottom w:val="0"/>
          <w:divBdr>
            <w:top w:val="none" w:sz="0" w:space="0" w:color="auto"/>
            <w:left w:val="none" w:sz="0" w:space="0" w:color="auto"/>
            <w:bottom w:val="none" w:sz="0" w:space="0" w:color="auto"/>
            <w:right w:val="none" w:sz="0" w:space="0" w:color="auto"/>
          </w:divBdr>
          <w:divsChild>
            <w:div w:id="414980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4909400">
      <w:bodyDiv w:val="1"/>
      <w:marLeft w:val="0"/>
      <w:marRight w:val="0"/>
      <w:marTop w:val="0"/>
      <w:marBottom w:val="0"/>
      <w:divBdr>
        <w:top w:val="none" w:sz="0" w:space="0" w:color="auto"/>
        <w:left w:val="none" w:sz="0" w:space="0" w:color="auto"/>
        <w:bottom w:val="none" w:sz="0" w:space="0" w:color="auto"/>
        <w:right w:val="none" w:sz="0" w:space="0" w:color="auto"/>
      </w:divBdr>
    </w:div>
    <w:div w:id="1938054027">
      <w:bodyDiv w:val="1"/>
      <w:marLeft w:val="0"/>
      <w:marRight w:val="0"/>
      <w:marTop w:val="0"/>
      <w:marBottom w:val="0"/>
      <w:divBdr>
        <w:top w:val="none" w:sz="0" w:space="0" w:color="auto"/>
        <w:left w:val="none" w:sz="0" w:space="0" w:color="auto"/>
        <w:bottom w:val="none" w:sz="0" w:space="0" w:color="auto"/>
        <w:right w:val="none" w:sz="0" w:space="0" w:color="auto"/>
      </w:divBdr>
    </w:div>
    <w:div w:id="1956786630">
      <w:bodyDiv w:val="1"/>
      <w:marLeft w:val="0"/>
      <w:marRight w:val="0"/>
      <w:marTop w:val="0"/>
      <w:marBottom w:val="0"/>
      <w:divBdr>
        <w:top w:val="none" w:sz="0" w:space="0" w:color="auto"/>
        <w:left w:val="none" w:sz="0" w:space="0" w:color="auto"/>
        <w:bottom w:val="none" w:sz="0" w:space="0" w:color="auto"/>
        <w:right w:val="none" w:sz="0" w:space="0" w:color="auto"/>
      </w:divBdr>
    </w:div>
    <w:div w:id="20516852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0AE59B-3955-4731-BBD2-FF4F9F6908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4651</Words>
  <Characters>29305</Characters>
  <Application>Microsoft Office Word</Application>
  <DocSecurity>0</DocSecurity>
  <Lines>244</Lines>
  <Paragraphs>6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3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tschler, Felix Sebastian (STUDENTS)</dc:creator>
  <cp:keywords/>
  <dc:description/>
  <cp:lastModifiedBy>Florin Suter</cp:lastModifiedBy>
  <cp:revision>75</cp:revision>
  <cp:lastPrinted>2024-12-03T07:30:00Z</cp:lastPrinted>
  <dcterms:created xsi:type="dcterms:W3CDTF">2024-12-05T12:10:00Z</dcterms:created>
  <dcterms:modified xsi:type="dcterms:W3CDTF">2024-12-06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e6nnZjEQ"/&gt;&lt;style id="http://www.zotero.org/styles/elsevier-harvard" hasBibliography="1" bibliographyStyleHasBeenSet="1"/&gt;&lt;prefs&gt;&lt;pref name="fieldType" value="Field"/&gt;&lt;pref name="automaticJournalA</vt:lpwstr>
  </property>
  <property fmtid="{D5CDD505-2E9C-101B-9397-08002B2CF9AE}" pid="3" name="ZOTERO_PREF_2">
    <vt:lpwstr>bbreviations" value="true"/&gt;&lt;/prefs&gt;&lt;/data&gt;</vt:lpwstr>
  </property>
</Properties>
</file>